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A7F069D" w14:textId="10B4BAB6" w:rsidR="0056460D" w:rsidRPr="00EC01F3" w:rsidRDefault="0056460D" w:rsidP="0056460D">
      <w:pPr>
        <w:spacing w:after="0" w:line="360" w:lineRule="auto"/>
        <w:rPr>
          <w:rFonts w:ascii="Arial" w:hAnsi="Arial"/>
          <w:bCs/>
          <w:sz w:val="20"/>
          <w:szCs w:val="20"/>
        </w:rPr>
      </w:pPr>
      <w:r>
        <w:rPr>
          <w:rFonts w:ascii="Arial" w:hAnsi="Arial"/>
          <w:b/>
          <w:bCs/>
          <w:sz w:val="20"/>
          <w:szCs w:val="20"/>
        </w:rPr>
        <w:t xml:space="preserve">Supplementary </w:t>
      </w:r>
      <w:r w:rsidRPr="00EC01F3">
        <w:rPr>
          <w:rFonts w:ascii="Arial" w:hAnsi="Arial"/>
          <w:b/>
          <w:bCs/>
          <w:sz w:val="20"/>
          <w:szCs w:val="20"/>
        </w:rPr>
        <w:t xml:space="preserve">Table </w:t>
      </w:r>
      <w:r>
        <w:rPr>
          <w:rFonts w:ascii="Arial" w:hAnsi="Arial"/>
          <w:b/>
          <w:bCs/>
          <w:sz w:val="20"/>
          <w:szCs w:val="20"/>
        </w:rPr>
        <w:t>1</w:t>
      </w:r>
      <w:r w:rsidRPr="00EC01F3">
        <w:rPr>
          <w:rFonts w:ascii="Arial" w:hAnsi="Arial"/>
          <w:b/>
          <w:bCs/>
          <w:sz w:val="20"/>
          <w:szCs w:val="20"/>
        </w:rPr>
        <w:t xml:space="preserve">. </w:t>
      </w:r>
      <w:r w:rsidRPr="00EC01F3">
        <w:rPr>
          <w:rFonts w:ascii="Arial" w:hAnsi="Arial"/>
          <w:bCs/>
          <w:sz w:val="20"/>
          <w:szCs w:val="20"/>
        </w:rPr>
        <w:t xml:space="preserve">Effect </w:t>
      </w:r>
      <w:r>
        <w:rPr>
          <w:rFonts w:ascii="Arial" w:hAnsi="Arial"/>
          <w:bCs/>
          <w:sz w:val="20"/>
          <w:szCs w:val="20"/>
        </w:rPr>
        <w:t xml:space="preserve">of agents on OH-BBN-induced </w:t>
      </w:r>
      <w:r w:rsidRPr="00EC01F3">
        <w:rPr>
          <w:rFonts w:ascii="Arial" w:hAnsi="Arial"/>
          <w:bCs/>
          <w:sz w:val="20"/>
          <w:szCs w:val="20"/>
        </w:rPr>
        <w:t xml:space="preserve">bladder </w:t>
      </w:r>
      <w:proofErr w:type="spellStart"/>
      <w:r w:rsidRPr="00EC01F3">
        <w:rPr>
          <w:rFonts w:ascii="Arial" w:hAnsi="Arial"/>
          <w:bCs/>
          <w:sz w:val="20"/>
          <w:szCs w:val="20"/>
        </w:rPr>
        <w:t>tumors</w:t>
      </w:r>
      <w:proofErr w:type="spellEnd"/>
      <w:r w:rsidRPr="00EC01F3">
        <w:rPr>
          <w:rFonts w:ascii="Arial" w:hAnsi="Arial"/>
          <w:bCs/>
          <w:sz w:val="20"/>
          <w:szCs w:val="20"/>
        </w:rPr>
        <w:t xml:space="preserve"> </w:t>
      </w:r>
    </w:p>
    <w:p w14:paraId="362D9AF0" w14:textId="77777777" w:rsidR="0056460D" w:rsidRDefault="0056460D" w:rsidP="0056460D">
      <w:pPr>
        <w:pStyle w:val="NoSpacing"/>
        <w:rPr>
          <w:rFonts w:ascii="Arial" w:hAnsi="Arial"/>
          <w:sz w:val="20"/>
          <w:szCs w:val="20"/>
        </w:rPr>
      </w:pPr>
    </w:p>
    <w:tbl>
      <w:tblPr>
        <w:tblStyle w:val="TableGrid"/>
        <w:tblpPr w:leftFromText="180" w:rightFromText="180" w:vertAnchor="page" w:horzAnchor="margin" w:tblpXSpec="center" w:tblpY="2061"/>
        <w:tblW w:w="827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66"/>
        <w:gridCol w:w="2289"/>
        <w:gridCol w:w="2610"/>
        <w:gridCol w:w="1710"/>
      </w:tblGrid>
      <w:tr w:rsidR="00E717C1" w:rsidRPr="00E717C1" w14:paraId="1CC8D4FE" w14:textId="77777777" w:rsidTr="00614607">
        <w:trPr>
          <w:trHeight w:val="379"/>
        </w:trPr>
        <w:tc>
          <w:tcPr>
            <w:tcW w:w="1666" w:type="dxa"/>
            <w:vMerge w:val="restart"/>
            <w:vAlign w:val="center"/>
          </w:tcPr>
          <w:p w14:paraId="0E9DC43B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Treatment</w:t>
            </w:r>
          </w:p>
        </w:tc>
        <w:tc>
          <w:tcPr>
            <w:tcW w:w="2289" w:type="dxa"/>
            <w:vMerge w:val="restart"/>
            <w:vAlign w:val="center"/>
          </w:tcPr>
          <w:p w14:paraId="557DB325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Weeks Post-OH-BBN</w:t>
            </w:r>
          </w:p>
        </w:tc>
        <w:tc>
          <w:tcPr>
            <w:tcW w:w="2610" w:type="dxa"/>
            <w:vMerge w:val="restart"/>
            <w:vAlign w:val="center"/>
          </w:tcPr>
          <w:p w14:paraId="524E769F" w14:textId="2571866B" w:rsidR="0056460D" w:rsidRPr="00E717C1" w:rsidRDefault="00B44833" w:rsidP="00B44833">
            <w:pPr>
              <w:spacing w:after="0" w:line="360" w:lineRule="auto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 xml:space="preserve">Weight of Bladder + Lesion [mg]  </w:t>
            </w:r>
            <w:r w:rsidR="00FF275F" w:rsidRPr="00E717C1">
              <w:rPr>
                <w:rFonts w:ascii="Arial" w:hAnsi="Arial"/>
              </w:rPr>
              <w:t>{Fraction</w:t>
            </w:r>
          </w:p>
          <w:p w14:paraId="272985FC" w14:textId="5B62E3AC" w:rsidR="0056460D" w:rsidRPr="00E717C1" w:rsidRDefault="00FF275F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 xml:space="preserve">Of </w:t>
            </w:r>
            <w:proofErr w:type="spellStart"/>
            <w:r w:rsidRPr="00E717C1">
              <w:rPr>
                <w:rFonts w:ascii="Arial" w:hAnsi="Arial"/>
              </w:rPr>
              <w:t>Tumors</w:t>
            </w:r>
            <w:proofErr w:type="spellEnd"/>
            <w:r w:rsidRPr="00E717C1">
              <w:rPr>
                <w:rFonts w:ascii="Arial" w:hAnsi="Arial"/>
              </w:rPr>
              <w:t xml:space="preserve"> &gt;200 mg</w:t>
            </w:r>
            <w:r w:rsidR="00983045" w:rsidRPr="00E717C1">
              <w:rPr>
                <w:rFonts w:ascii="Arial" w:hAnsi="Arial"/>
              </w:rPr>
              <w:t>}</w:t>
            </w:r>
          </w:p>
        </w:tc>
        <w:tc>
          <w:tcPr>
            <w:tcW w:w="1710" w:type="dxa"/>
            <w:vMerge w:val="restart"/>
            <w:vAlign w:val="center"/>
          </w:tcPr>
          <w:p w14:paraId="7F05CE50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Reference</w:t>
            </w:r>
          </w:p>
        </w:tc>
      </w:tr>
      <w:tr w:rsidR="00E717C1" w:rsidRPr="00E717C1" w14:paraId="69172C8B" w14:textId="77777777" w:rsidTr="00614607">
        <w:trPr>
          <w:trHeight w:val="379"/>
        </w:trPr>
        <w:tc>
          <w:tcPr>
            <w:tcW w:w="1666" w:type="dxa"/>
            <w:vMerge/>
            <w:vAlign w:val="center"/>
          </w:tcPr>
          <w:p w14:paraId="5F9FC68C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</w:p>
        </w:tc>
        <w:tc>
          <w:tcPr>
            <w:tcW w:w="2289" w:type="dxa"/>
            <w:vMerge/>
          </w:tcPr>
          <w:p w14:paraId="0F90E47F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</w:p>
        </w:tc>
        <w:tc>
          <w:tcPr>
            <w:tcW w:w="2610" w:type="dxa"/>
            <w:vMerge/>
          </w:tcPr>
          <w:p w14:paraId="449A8460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</w:p>
        </w:tc>
        <w:tc>
          <w:tcPr>
            <w:tcW w:w="1710" w:type="dxa"/>
            <w:vMerge/>
          </w:tcPr>
          <w:p w14:paraId="76D51F1A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</w:p>
        </w:tc>
      </w:tr>
      <w:tr w:rsidR="00E717C1" w:rsidRPr="00E717C1" w14:paraId="2BE0ED31" w14:textId="77777777" w:rsidTr="00614607">
        <w:tc>
          <w:tcPr>
            <w:tcW w:w="1666" w:type="dxa"/>
            <w:vAlign w:val="center"/>
          </w:tcPr>
          <w:p w14:paraId="3914B354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Control</w:t>
            </w:r>
          </w:p>
        </w:tc>
        <w:tc>
          <w:tcPr>
            <w:tcW w:w="2289" w:type="dxa"/>
            <w:vAlign w:val="center"/>
          </w:tcPr>
          <w:p w14:paraId="6A306765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2</w:t>
            </w:r>
          </w:p>
        </w:tc>
        <w:tc>
          <w:tcPr>
            <w:tcW w:w="2610" w:type="dxa"/>
            <w:vAlign w:val="center"/>
          </w:tcPr>
          <w:p w14:paraId="5DFB6B46" w14:textId="1CFD60CB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560</w:t>
            </w:r>
            <w:r w:rsidR="00FF275F" w:rsidRPr="00E717C1">
              <w:rPr>
                <w:rFonts w:ascii="Arial" w:hAnsi="Arial"/>
              </w:rPr>
              <w:t xml:space="preserve"> {19/30}</w:t>
            </w:r>
          </w:p>
        </w:tc>
        <w:tc>
          <w:tcPr>
            <w:tcW w:w="1710" w:type="dxa"/>
            <w:vMerge w:val="restart"/>
            <w:vAlign w:val="center"/>
          </w:tcPr>
          <w:p w14:paraId="114F579D" w14:textId="1D0B93A1" w:rsidR="0056460D" w:rsidRPr="00E717C1" w:rsidRDefault="00E717C1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fldChar w:fldCharType="begin">
                <w:fldData xml:space="preserve">PEVuZE5vdGU+PENpdGU+PEF1dGhvcj5OaWNhc3RybzwvQXV0aG9yPjxZZWFyPjIwMTQ8L1llYXI+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</w:fldData>
              </w:fldChar>
            </w:r>
            <w:r w:rsidRPr="00E717C1">
              <w:rPr>
                <w:rFonts w:ascii="Arial" w:hAnsi="Arial"/>
              </w:rPr>
              <w:instrText xml:space="preserve"> ADDIN EN.CITE </w:instrText>
            </w:r>
            <w:r w:rsidRPr="00E717C1">
              <w:rPr>
                <w:rFonts w:ascii="Arial" w:hAnsi="Arial"/>
              </w:rPr>
              <w:fldChar w:fldCharType="begin">
                <w:fldData xml:space="preserve">PEVuZE5vdGU+PENpdGU+PEF1dGhvcj5OaWNhc3RybzwvQXV0aG9yPjxZZWFyPjIwMTQ8L1llYXI+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</w:fldData>
              </w:fldChar>
            </w:r>
            <w:r w:rsidRPr="00E717C1">
              <w:rPr>
                <w:rFonts w:ascii="Arial" w:hAnsi="Arial"/>
              </w:rPr>
              <w:instrText xml:space="preserve"> ADDIN EN.CITE.DATA </w:instrText>
            </w:r>
            <w:r w:rsidRPr="00E717C1">
              <w:rPr>
                <w:rFonts w:ascii="Arial" w:hAnsi="Arial"/>
              </w:rPr>
            </w:r>
            <w:r w:rsidRPr="00E717C1">
              <w:rPr>
                <w:rFonts w:ascii="Arial" w:hAnsi="Arial"/>
              </w:rPr>
              <w:fldChar w:fldCharType="end"/>
            </w:r>
            <w:r w:rsidRPr="00E717C1">
              <w:rPr>
                <w:rFonts w:ascii="Arial" w:hAnsi="Arial"/>
              </w:rPr>
            </w:r>
            <w:r w:rsidRPr="00E717C1">
              <w:rPr>
                <w:rFonts w:ascii="Arial" w:hAnsi="Arial"/>
              </w:rPr>
              <w:fldChar w:fldCharType="separate"/>
            </w:r>
            <w:r w:rsidRPr="00E717C1">
              <w:rPr>
                <w:rFonts w:ascii="Arial" w:hAnsi="Arial"/>
                <w:noProof/>
              </w:rPr>
              <w:t>[14]</w:t>
            </w:r>
            <w:r w:rsidRPr="00E717C1">
              <w:rPr>
                <w:rFonts w:ascii="Arial" w:hAnsi="Arial"/>
              </w:rPr>
              <w:fldChar w:fldCharType="end"/>
            </w:r>
          </w:p>
        </w:tc>
      </w:tr>
      <w:tr w:rsidR="00E717C1" w:rsidRPr="00E717C1" w14:paraId="643AD30C" w14:textId="77777777" w:rsidTr="00614607">
        <w:tc>
          <w:tcPr>
            <w:tcW w:w="1666" w:type="dxa"/>
            <w:vAlign w:val="center"/>
          </w:tcPr>
          <w:p w14:paraId="6EF82B64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NO-Naproxen</w:t>
            </w:r>
          </w:p>
          <w:p w14:paraId="41A59D2E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(183 ppm)</w:t>
            </w:r>
          </w:p>
        </w:tc>
        <w:tc>
          <w:tcPr>
            <w:tcW w:w="2289" w:type="dxa"/>
            <w:vAlign w:val="center"/>
          </w:tcPr>
          <w:p w14:paraId="098BBF50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2</w:t>
            </w:r>
          </w:p>
        </w:tc>
        <w:tc>
          <w:tcPr>
            <w:tcW w:w="2610" w:type="dxa"/>
            <w:vAlign w:val="center"/>
          </w:tcPr>
          <w:p w14:paraId="51370C1F" w14:textId="1CDCF669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81</w:t>
            </w:r>
            <w:r w:rsidR="003E72C9" w:rsidRPr="00E717C1">
              <w:rPr>
                <w:rFonts w:ascii="Arial" w:hAnsi="Arial"/>
              </w:rPr>
              <w:t xml:space="preserve"> </w:t>
            </w:r>
            <w:r w:rsidR="00FF275F" w:rsidRPr="00E717C1">
              <w:rPr>
                <w:rFonts w:ascii="Arial" w:hAnsi="Arial"/>
              </w:rPr>
              <w:t>{1/30}</w:t>
            </w:r>
          </w:p>
        </w:tc>
        <w:tc>
          <w:tcPr>
            <w:tcW w:w="1710" w:type="dxa"/>
            <w:vMerge/>
            <w:vAlign w:val="center"/>
          </w:tcPr>
          <w:p w14:paraId="47D8D39C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</w:p>
        </w:tc>
      </w:tr>
      <w:tr w:rsidR="00E717C1" w:rsidRPr="00E717C1" w14:paraId="0F37A03B" w14:textId="77777777" w:rsidTr="00614607">
        <w:tc>
          <w:tcPr>
            <w:tcW w:w="1666" w:type="dxa"/>
            <w:vAlign w:val="center"/>
          </w:tcPr>
          <w:p w14:paraId="3FBF6939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NO-Naproxen</w:t>
            </w:r>
          </w:p>
          <w:p w14:paraId="2D347ED5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(550 ppm)</w:t>
            </w:r>
          </w:p>
        </w:tc>
        <w:tc>
          <w:tcPr>
            <w:tcW w:w="2289" w:type="dxa"/>
            <w:vAlign w:val="center"/>
          </w:tcPr>
          <w:p w14:paraId="51F28406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2</w:t>
            </w:r>
          </w:p>
        </w:tc>
        <w:tc>
          <w:tcPr>
            <w:tcW w:w="2610" w:type="dxa"/>
            <w:vAlign w:val="center"/>
          </w:tcPr>
          <w:p w14:paraId="5FBFC16E" w14:textId="63E5E825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106</w:t>
            </w:r>
            <w:r w:rsidR="00FF275F" w:rsidRPr="00E717C1">
              <w:rPr>
                <w:rFonts w:ascii="Arial" w:hAnsi="Arial"/>
              </w:rPr>
              <w:t xml:space="preserve"> {2/30}</w:t>
            </w:r>
          </w:p>
        </w:tc>
        <w:tc>
          <w:tcPr>
            <w:tcW w:w="1710" w:type="dxa"/>
            <w:vMerge/>
            <w:vAlign w:val="center"/>
          </w:tcPr>
          <w:p w14:paraId="5A6C7E56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</w:p>
        </w:tc>
      </w:tr>
      <w:tr w:rsidR="00E717C1" w:rsidRPr="00E717C1" w14:paraId="28AD660E" w14:textId="77777777" w:rsidTr="00614607">
        <w:tc>
          <w:tcPr>
            <w:tcW w:w="1666" w:type="dxa"/>
            <w:shd w:val="clear" w:color="auto" w:fill="D9D9D9" w:themeFill="background1" w:themeFillShade="D9"/>
            <w:vAlign w:val="center"/>
          </w:tcPr>
          <w:p w14:paraId="640ABBFE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  <w:sz w:val="4"/>
                <w:szCs w:val="4"/>
              </w:rPr>
            </w:pPr>
          </w:p>
        </w:tc>
        <w:tc>
          <w:tcPr>
            <w:tcW w:w="2289" w:type="dxa"/>
            <w:shd w:val="clear" w:color="auto" w:fill="D9D9D9" w:themeFill="background1" w:themeFillShade="D9"/>
            <w:vAlign w:val="center"/>
          </w:tcPr>
          <w:p w14:paraId="0ADAE0D5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  <w:sz w:val="4"/>
                <w:szCs w:val="4"/>
              </w:rPr>
            </w:pPr>
          </w:p>
        </w:tc>
        <w:tc>
          <w:tcPr>
            <w:tcW w:w="2610" w:type="dxa"/>
            <w:shd w:val="clear" w:color="auto" w:fill="D9D9D9" w:themeFill="background1" w:themeFillShade="D9"/>
            <w:vAlign w:val="center"/>
          </w:tcPr>
          <w:p w14:paraId="09F011E4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  <w:sz w:val="4"/>
                <w:szCs w:val="4"/>
              </w:rPr>
            </w:pPr>
          </w:p>
        </w:tc>
        <w:tc>
          <w:tcPr>
            <w:tcW w:w="1710" w:type="dxa"/>
            <w:shd w:val="clear" w:color="auto" w:fill="D9D9D9" w:themeFill="background1" w:themeFillShade="D9"/>
            <w:vAlign w:val="center"/>
          </w:tcPr>
          <w:p w14:paraId="59EB0861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  <w:sz w:val="4"/>
                <w:szCs w:val="4"/>
              </w:rPr>
            </w:pPr>
          </w:p>
        </w:tc>
      </w:tr>
      <w:tr w:rsidR="00E717C1" w:rsidRPr="00E717C1" w14:paraId="34533CEA" w14:textId="77777777" w:rsidTr="00614607">
        <w:tc>
          <w:tcPr>
            <w:tcW w:w="1666" w:type="dxa"/>
            <w:vAlign w:val="center"/>
          </w:tcPr>
          <w:p w14:paraId="1F30E162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Control</w:t>
            </w:r>
          </w:p>
        </w:tc>
        <w:tc>
          <w:tcPr>
            <w:tcW w:w="2289" w:type="dxa"/>
            <w:vAlign w:val="center"/>
          </w:tcPr>
          <w:p w14:paraId="31432C38" w14:textId="2353D168" w:rsidR="0056460D" w:rsidRPr="00E717C1" w:rsidRDefault="00983045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12</w:t>
            </w:r>
          </w:p>
        </w:tc>
        <w:tc>
          <w:tcPr>
            <w:tcW w:w="2610" w:type="dxa"/>
            <w:vAlign w:val="center"/>
          </w:tcPr>
          <w:p w14:paraId="79041BFC" w14:textId="1CE7EE7B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3</w:t>
            </w:r>
            <w:r w:rsidR="00983045" w:rsidRPr="00E717C1">
              <w:rPr>
                <w:rFonts w:ascii="Arial" w:hAnsi="Arial"/>
              </w:rPr>
              <w:t>32 {20/29}</w:t>
            </w:r>
          </w:p>
        </w:tc>
        <w:tc>
          <w:tcPr>
            <w:tcW w:w="1710" w:type="dxa"/>
            <w:vMerge w:val="restart"/>
            <w:vAlign w:val="center"/>
          </w:tcPr>
          <w:p w14:paraId="2DB282DE" w14:textId="6A60A6B1" w:rsidR="0056460D" w:rsidRPr="00E717C1" w:rsidRDefault="00E717C1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fldChar w:fldCharType="begin">
                <w:fldData xml:space="preserve">PEVuZE5vdGU+PENpdGU+PEF1dGhvcj5MdWJldDwvQXV0aG9yPjxZZWFyPjIwMTE8L1llYXI+PFJl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</w:fldData>
              </w:fldChar>
            </w:r>
            <w:r w:rsidRPr="00E717C1">
              <w:rPr>
                <w:rFonts w:ascii="Arial" w:hAnsi="Arial"/>
              </w:rPr>
              <w:instrText xml:space="preserve"> ADDIN EN.CITE </w:instrText>
            </w:r>
            <w:r w:rsidRPr="00E717C1">
              <w:rPr>
                <w:rFonts w:ascii="Arial" w:hAnsi="Arial"/>
              </w:rPr>
              <w:fldChar w:fldCharType="begin">
                <w:fldData xml:space="preserve">PEVuZE5vdGU+PENpdGU+PEF1dGhvcj5MdWJldDwvQXV0aG9yPjxZZWFyPjIwMTE8L1llYXI+PFJl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</w:fldData>
              </w:fldChar>
            </w:r>
            <w:r w:rsidRPr="00E717C1">
              <w:rPr>
                <w:rFonts w:ascii="Arial" w:hAnsi="Arial"/>
              </w:rPr>
              <w:instrText xml:space="preserve"> ADDIN EN.CITE.DATA </w:instrText>
            </w:r>
            <w:r w:rsidRPr="00E717C1">
              <w:rPr>
                <w:rFonts w:ascii="Arial" w:hAnsi="Arial"/>
              </w:rPr>
            </w:r>
            <w:r w:rsidRPr="00E717C1">
              <w:rPr>
                <w:rFonts w:ascii="Arial" w:hAnsi="Arial"/>
              </w:rPr>
              <w:fldChar w:fldCharType="end"/>
            </w:r>
            <w:r w:rsidRPr="00E717C1">
              <w:rPr>
                <w:rFonts w:ascii="Arial" w:hAnsi="Arial"/>
              </w:rPr>
            </w:r>
            <w:r w:rsidRPr="00E717C1">
              <w:rPr>
                <w:rFonts w:ascii="Arial" w:hAnsi="Arial"/>
              </w:rPr>
              <w:fldChar w:fldCharType="separate"/>
            </w:r>
            <w:r w:rsidRPr="00E717C1">
              <w:rPr>
                <w:rFonts w:ascii="Arial" w:hAnsi="Arial"/>
                <w:noProof/>
              </w:rPr>
              <w:t>[6]</w:t>
            </w:r>
            <w:r w:rsidRPr="00E717C1">
              <w:rPr>
                <w:rFonts w:ascii="Arial" w:hAnsi="Arial"/>
              </w:rPr>
              <w:fldChar w:fldCharType="end"/>
            </w:r>
          </w:p>
        </w:tc>
      </w:tr>
      <w:tr w:rsidR="00E717C1" w:rsidRPr="00E717C1" w14:paraId="2A4553D1" w14:textId="77777777" w:rsidTr="00614607">
        <w:tc>
          <w:tcPr>
            <w:tcW w:w="1666" w:type="dxa"/>
            <w:vAlign w:val="center"/>
          </w:tcPr>
          <w:p w14:paraId="7854B4AC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Gefitinib</w:t>
            </w:r>
          </w:p>
          <w:p w14:paraId="64A41841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(10 mg/kg BW)</w:t>
            </w:r>
          </w:p>
        </w:tc>
        <w:tc>
          <w:tcPr>
            <w:tcW w:w="2289" w:type="dxa"/>
            <w:vAlign w:val="center"/>
          </w:tcPr>
          <w:p w14:paraId="06435381" w14:textId="42FFE961" w:rsidR="0056460D" w:rsidRPr="00E717C1" w:rsidRDefault="00983045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12</w:t>
            </w:r>
          </w:p>
        </w:tc>
        <w:tc>
          <w:tcPr>
            <w:tcW w:w="2610" w:type="dxa"/>
            <w:vAlign w:val="center"/>
          </w:tcPr>
          <w:p w14:paraId="5FE71FD4" w14:textId="0607B0A8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1</w:t>
            </w:r>
            <w:r w:rsidR="00983045" w:rsidRPr="00E717C1">
              <w:rPr>
                <w:rFonts w:ascii="Arial" w:hAnsi="Arial"/>
              </w:rPr>
              <w:t xml:space="preserve">63 {3/25} </w:t>
            </w:r>
          </w:p>
        </w:tc>
        <w:tc>
          <w:tcPr>
            <w:tcW w:w="1710" w:type="dxa"/>
            <w:vMerge/>
            <w:vAlign w:val="center"/>
          </w:tcPr>
          <w:p w14:paraId="40BCE90C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</w:p>
        </w:tc>
      </w:tr>
      <w:tr w:rsidR="00E717C1" w:rsidRPr="00E717C1" w14:paraId="78561575" w14:textId="77777777" w:rsidTr="00614607">
        <w:tc>
          <w:tcPr>
            <w:tcW w:w="1666" w:type="dxa"/>
            <w:shd w:val="clear" w:color="auto" w:fill="D9D9D9" w:themeFill="background1" w:themeFillShade="D9"/>
            <w:vAlign w:val="center"/>
          </w:tcPr>
          <w:p w14:paraId="40AD4654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  <w:sz w:val="4"/>
                <w:szCs w:val="4"/>
              </w:rPr>
            </w:pPr>
          </w:p>
        </w:tc>
        <w:tc>
          <w:tcPr>
            <w:tcW w:w="2289" w:type="dxa"/>
            <w:shd w:val="clear" w:color="auto" w:fill="D9D9D9" w:themeFill="background1" w:themeFillShade="D9"/>
            <w:vAlign w:val="center"/>
          </w:tcPr>
          <w:p w14:paraId="526FD058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  <w:sz w:val="4"/>
                <w:szCs w:val="4"/>
              </w:rPr>
            </w:pPr>
          </w:p>
        </w:tc>
        <w:tc>
          <w:tcPr>
            <w:tcW w:w="2610" w:type="dxa"/>
            <w:shd w:val="clear" w:color="auto" w:fill="D9D9D9" w:themeFill="background1" w:themeFillShade="D9"/>
            <w:vAlign w:val="center"/>
          </w:tcPr>
          <w:p w14:paraId="269892EB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  <w:sz w:val="4"/>
                <w:szCs w:val="4"/>
              </w:rPr>
            </w:pPr>
          </w:p>
        </w:tc>
        <w:tc>
          <w:tcPr>
            <w:tcW w:w="1710" w:type="dxa"/>
            <w:shd w:val="clear" w:color="auto" w:fill="D9D9D9" w:themeFill="background1" w:themeFillShade="D9"/>
            <w:vAlign w:val="center"/>
          </w:tcPr>
          <w:p w14:paraId="4648F7C5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  <w:sz w:val="4"/>
                <w:szCs w:val="4"/>
              </w:rPr>
            </w:pPr>
          </w:p>
        </w:tc>
      </w:tr>
      <w:tr w:rsidR="00E717C1" w:rsidRPr="00E717C1" w14:paraId="30C98776" w14:textId="77777777" w:rsidTr="00614607">
        <w:tc>
          <w:tcPr>
            <w:tcW w:w="1666" w:type="dxa"/>
            <w:vAlign w:val="center"/>
          </w:tcPr>
          <w:p w14:paraId="198221FE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Control</w:t>
            </w:r>
          </w:p>
        </w:tc>
        <w:tc>
          <w:tcPr>
            <w:tcW w:w="2289" w:type="dxa"/>
            <w:vAlign w:val="center"/>
          </w:tcPr>
          <w:p w14:paraId="305EC3BF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10</w:t>
            </w:r>
          </w:p>
        </w:tc>
        <w:tc>
          <w:tcPr>
            <w:tcW w:w="2610" w:type="dxa"/>
            <w:vAlign w:val="center"/>
          </w:tcPr>
          <w:p w14:paraId="3E885240" w14:textId="710665AC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356</w:t>
            </w:r>
            <w:r w:rsidR="00983045" w:rsidRPr="00E717C1">
              <w:rPr>
                <w:rFonts w:ascii="Arial" w:hAnsi="Arial"/>
              </w:rPr>
              <w:t xml:space="preserve"> {24/35}</w:t>
            </w:r>
          </w:p>
        </w:tc>
        <w:tc>
          <w:tcPr>
            <w:tcW w:w="1710" w:type="dxa"/>
            <w:vMerge w:val="restart"/>
            <w:vAlign w:val="center"/>
          </w:tcPr>
          <w:p w14:paraId="0EC82F41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This Manuscript</w:t>
            </w:r>
          </w:p>
        </w:tc>
      </w:tr>
      <w:tr w:rsidR="00E717C1" w:rsidRPr="00E717C1" w14:paraId="416C6571" w14:textId="77777777" w:rsidTr="00614607">
        <w:tc>
          <w:tcPr>
            <w:tcW w:w="1666" w:type="dxa"/>
            <w:vAlign w:val="center"/>
          </w:tcPr>
          <w:p w14:paraId="3E5E9235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 xml:space="preserve">Lapatinib </w:t>
            </w:r>
          </w:p>
          <w:p w14:paraId="4D1BDB03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(75 mg/kg BW)</w:t>
            </w:r>
          </w:p>
        </w:tc>
        <w:tc>
          <w:tcPr>
            <w:tcW w:w="2289" w:type="dxa"/>
            <w:vAlign w:val="center"/>
          </w:tcPr>
          <w:p w14:paraId="40ADE12D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10</w:t>
            </w:r>
          </w:p>
        </w:tc>
        <w:tc>
          <w:tcPr>
            <w:tcW w:w="2610" w:type="dxa"/>
            <w:vAlign w:val="center"/>
          </w:tcPr>
          <w:p w14:paraId="69A44214" w14:textId="7010CF01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197</w:t>
            </w:r>
            <w:r w:rsidR="00983045" w:rsidRPr="00E717C1">
              <w:rPr>
                <w:rFonts w:ascii="Arial" w:hAnsi="Arial"/>
              </w:rPr>
              <w:t xml:space="preserve"> {8/30}</w:t>
            </w:r>
          </w:p>
        </w:tc>
        <w:tc>
          <w:tcPr>
            <w:tcW w:w="1710" w:type="dxa"/>
            <w:vMerge/>
            <w:vAlign w:val="center"/>
          </w:tcPr>
          <w:p w14:paraId="5D87E516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</w:p>
        </w:tc>
      </w:tr>
      <w:tr w:rsidR="00E717C1" w:rsidRPr="00E717C1" w14:paraId="3E17BAF4" w14:textId="77777777" w:rsidTr="00614607">
        <w:tc>
          <w:tcPr>
            <w:tcW w:w="1666" w:type="dxa"/>
            <w:shd w:val="clear" w:color="auto" w:fill="D9D9D9" w:themeFill="background1" w:themeFillShade="D9"/>
            <w:vAlign w:val="center"/>
          </w:tcPr>
          <w:p w14:paraId="767C81D4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  <w:sz w:val="4"/>
                <w:szCs w:val="4"/>
              </w:rPr>
            </w:pPr>
          </w:p>
        </w:tc>
        <w:tc>
          <w:tcPr>
            <w:tcW w:w="2289" w:type="dxa"/>
            <w:shd w:val="clear" w:color="auto" w:fill="D9D9D9" w:themeFill="background1" w:themeFillShade="D9"/>
            <w:vAlign w:val="center"/>
          </w:tcPr>
          <w:p w14:paraId="218DA3CB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  <w:sz w:val="4"/>
                <w:szCs w:val="4"/>
              </w:rPr>
            </w:pPr>
          </w:p>
        </w:tc>
        <w:tc>
          <w:tcPr>
            <w:tcW w:w="2610" w:type="dxa"/>
            <w:shd w:val="clear" w:color="auto" w:fill="D9D9D9" w:themeFill="background1" w:themeFillShade="D9"/>
            <w:vAlign w:val="center"/>
          </w:tcPr>
          <w:p w14:paraId="51D16D4D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  <w:sz w:val="4"/>
                <w:szCs w:val="4"/>
              </w:rPr>
            </w:pPr>
          </w:p>
        </w:tc>
        <w:tc>
          <w:tcPr>
            <w:tcW w:w="1710" w:type="dxa"/>
            <w:shd w:val="clear" w:color="auto" w:fill="D9D9D9" w:themeFill="background1" w:themeFillShade="D9"/>
            <w:vAlign w:val="center"/>
          </w:tcPr>
          <w:p w14:paraId="6A5AF28B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  <w:sz w:val="4"/>
                <w:szCs w:val="4"/>
              </w:rPr>
            </w:pPr>
          </w:p>
        </w:tc>
      </w:tr>
      <w:tr w:rsidR="00E717C1" w:rsidRPr="00E717C1" w14:paraId="3613E366" w14:textId="77777777" w:rsidTr="00614607">
        <w:tc>
          <w:tcPr>
            <w:tcW w:w="1666" w:type="dxa"/>
            <w:vAlign w:val="center"/>
          </w:tcPr>
          <w:p w14:paraId="2F6BF12B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Control</w:t>
            </w:r>
          </w:p>
        </w:tc>
        <w:tc>
          <w:tcPr>
            <w:tcW w:w="2289" w:type="dxa"/>
            <w:vAlign w:val="center"/>
          </w:tcPr>
          <w:p w14:paraId="5B0FBFE2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12</w:t>
            </w:r>
          </w:p>
        </w:tc>
        <w:tc>
          <w:tcPr>
            <w:tcW w:w="2610" w:type="dxa"/>
            <w:vAlign w:val="center"/>
          </w:tcPr>
          <w:p w14:paraId="064122F6" w14:textId="547E1819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394</w:t>
            </w:r>
            <w:r w:rsidR="00983045" w:rsidRPr="00E717C1">
              <w:rPr>
                <w:rFonts w:ascii="Arial" w:hAnsi="Arial"/>
              </w:rPr>
              <w:t xml:space="preserve"> {23/31}</w:t>
            </w:r>
          </w:p>
        </w:tc>
        <w:tc>
          <w:tcPr>
            <w:tcW w:w="1710" w:type="dxa"/>
            <w:vMerge w:val="restart"/>
            <w:vAlign w:val="center"/>
          </w:tcPr>
          <w:p w14:paraId="0BE6F363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This Manuscript</w:t>
            </w:r>
          </w:p>
        </w:tc>
      </w:tr>
      <w:tr w:rsidR="00E717C1" w:rsidRPr="00E717C1" w14:paraId="07551A5D" w14:textId="77777777" w:rsidTr="00614607">
        <w:tc>
          <w:tcPr>
            <w:tcW w:w="1666" w:type="dxa"/>
            <w:vAlign w:val="center"/>
          </w:tcPr>
          <w:p w14:paraId="34079001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 xml:space="preserve">Erlotinib </w:t>
            </w:r>
          </w:p>
          <w:p w14:paraId="212C48F0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(6 mg/kg BW)</w:t>
            </w:r>
          </w:p>
        </w:tc>
        <w:tc>
          <w:tcPr>
            <w:tcW w:w="2289" w:type="dxa"/>
            <w:vAlign w:val="center"/>
          </w:tcPr>
          <w:p w14:paraId="3AF6D91C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12</w:t>
            </w:r>
          </w:p>
        </w:tc>
        <w:tc>
          <w:tcPr>
            <w:tcW w:w="2610" w:type="dxa"/>
            <w:vAlign w:val="center"/>
          </w:tcPr>
          <w:p w14:paraId="2AF3CA4F" w14:textId="4FE25F7C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  <w:r w:rsidRPr="00E717C1">
              <w:rPr>
                <w:rFonts w:ascii="Arial" w:hAnsi="Arial"/>
              </w:rPr>
              <w:t>243</w:t>
            </w:r>
            <w:r w:rsidR="00983045" w:rsidRPr="00E717C1">
              <w:rPr>
                <w:rFonts w:ascii="Arial" w:hAnsi="Arial"/>
              </w:rPr>
              <w:t xml:space="preserve"> {8/30}</w:t>
            </w:r>
          </w:p>
        </w:tc>
        <w:tc>
          <w:tcPr>
            <w:tcW w:w="1710" w:type="dxa"/>
            <w:vMerge/>
          </w:tcPr>
          <w:p w14:paraId="65A508F2" w14:textId="77777777" w:rsidR="0056460D" w:rsidRPr="00E717C1" w:rsidRDefault="0056460D" w:rsidP="00614607">
            <w:pPr>
              <w:spacing w:after="0" w:line="360" w:lineRule="auto"/>
              <w:jc w:val="center"/>
              <w:rPr>
                <w:rFonts w:ascii="Arial" w:hAnsi="Arial"/>
              </w:rPr>
            </w:pPr>
          </w:p>
        </w:tc>
      </w:tr>
    </w:tbl>
    <w:p w14:paraId="66E10B38" w14:textId="77777777" w:rsidR="0056460D" w:rsidRPr="00E717C1" w:rsidRDefault="0056460D" w:rsidP="0056460D">
      <w:pPr>
        <w:pStyle w:val="NoSpacing"/>
        <w:rPr>
          <w:rFonts w:ascii="Arial" w:hAnsi="Arial"/>
          <w:sz w:val="20"/>
          <w:szCs w:val="20"/>
        </w:rPr>
      </w:pPr>
    </w:p>
    <w:p w14:paraId="62784E57" w14:textId="77777777" w:rsidR="0056460D" w:rsidRPr="00E717C1" w:rsidRDefault="0056460D" w:rsidP="0056460D">
      <w:pPr>
        <w:pStyle w:val="NoSpacing"/>
        <w:rPr>
          <w:rFonts w:ascii="Arial" w:hAnsi="Arial"/>
          <w:sz w:val="20"/>
          <w:szCs w:val="20"/>
        </w:rPr>
      </w:pPr>
    </w:p>
    <w:p w14:paraId="3C624822" w14:textId="77777777" w:rsidR="0056460D" w:rsidRDefault="0056460D" w:rsidP="0056460D">
      <w:pPr>
        <w:pStyle w:val="NoSpacing"/>
        <w:rPr>
          <w:rFonts w:ascii="Arial" w:hAnsi="Arial"/>
          <w:sz w:val="20"/>
          <w:szCs w:val="20"/>
        </w:rPr>
      </w:pPr>
    </w:p>
    <w:p w14:paraId="217602BD" w14:textId="4C6ACB16" w:rsidR="0056460D" w:rsidRPr="0019387F" w:rsidRDefault="0056460D" w:rsidP="0056460D">
      <w:pPr>
        <w:pStyle w:val="NoSpacing"/>
        <w:rPr>
          <w:rFonts w:ascii="Arial" w:hAnsi="Arial"/>
          <w:sz w:val="20"/>
          <w:szCs w:val="20"/>
        </w:rPr>
      </w:pPr>
      <w:r>
        <w:rPr>
          <w:rFonts w:ascii="Arial" w:hAnsi="Arial"/>
          <w:sz w:val="20"/>
          <w:szCs w:val="20"/>
        </w:rPr>
        <w:t xml:space="preserve">Rats received OH-BBN (150 mg/gavage) 2x/week for 8 weeks beginning at 56 days of age. Diet supplementation with NO-naproxen was initiated 2 weeks after the final OH-BBN treatment. All other agents were administered daily by gavage at the indicated time following OH-BBN treatment. The number of bladder lesions and bladder weights were determined upon study termination. N = </w:t>
      </w:r>
      <w:r w:rsidR="00983045">
        <w:rPr>
          <w:rFonts w:ascii="Arial" w:hAnsi="Arial"/>
          <w:b/>
          <w:bCs/>
          <w:color w:val="C00000"/>
          <w:sz w:val="20"/>
          <w:szCs w:val="20"/>
        </w:rPr>
        <w:t>25</w:t>
      </w:r>
      <w:r>
        <w:rPr>
          <w:rFonts w:ascii="Arial" w:hAnsi="Arial"/>
          <w:sz w:val="20"/>
          <w:szCs w:val="20"/>
        </w:rPr>
        <w:t xml:space="preserve">-35 rats/group.  ND: not determined.  </w:t>
      </w:r>
    </w:p>
    <w:p w14:paraId="41B8BB83" w14:textId="009D08BE" w:rsidR="002804BC" w:rsidRDefault="002804BC">
      <w:pPr>
        <w:spacing w:after="0" w:line="240" w:lineRule="auto"/>
        <w:rPr>
          <w:rFonts w:ascii="Arial" w:hAnsi="Arial"/>
          <w:b/>
          <w:color w:val="FF0000"/>
          <w:sz w:val="20"/>
          <w:szCs w:val="20"/>
        </w:rPr>
      </w:pPr>
    </w:p>
    <w:p w14:paraId="23651EB1" w14:textId="21FD30BE" w:rsidR="00D53655" w:rsidRDefault="00D53655">
      <w:pPr>
        <w:spacing w:after="0" w:line="240" w:lineRule="auto"/>
        <w:rPr>
          <w:rFonts w:ascii="Arial" w:hAnsi="Arial"/>
          <w:b/>
          <w:color w:val="FF0000"/>
          <w:sz w:val="20"/>
          <w:szCs w:val="20"/>
        </w:rPr>
      </w:pPr>
    </w:p>
    <w:p w14:paraId="528C8C35" w14:textId="33D95238" w:rsidR="00614607" w:rsidRDefault="00614607">
      <w:pPr>
        <w:spacing w:after="0" w:line="240" w:lineRule="auto"/>
        <w:rPr>
          <w:b/>
          <w:bCs/>
        </w:rPr>
      </w:pPr>
      <w:r>
        <w:rPr>
          <w:b/>
          <w:bCs/>
        </w:rPr>
        <w:br w:type="page"/>
      </w:r>
    </w:p>
    <w:p w14:paraId="3333FC7F" w14:textId="77777777" w:rsidR="00D53655" w:rsidRDefault="00D53655" w:rsidP="00D53655">
      <w:pPr>
        <w:rPr>
          <w:b/>
          <w:bCs/>
        </w:rPr>
      </w:pPr>
    </w:p>
    <w:p w14:paraId="47DFF0AC" w14:textId="2E8D3102" w:rsidR="00D53655" w:rsidRPr="00D53655" w:rsidRDefault="00D53655" w:rsidP="00D53655">
      <w:pPr>
        <w:rPr>
          <w:b/>
          <w:bCs/>
        </w:rPr>
      </w:pPr>
      <w:r w:rsidRPr="00D53655">
        <w:rPr>
          <w:b/>
          <w:bCs/>
        </w:rPr>
        <w:t xml:space="preserve">Supplementary Table 2:   </w:t>
      </w:r>
      <w:r w:rsidRPr="00D53655">
        <w:t xml:space="preserve">Altered Gene Expression Related </w:t>
      </w:r>
      <w:r>
        <w:t>t</w:t>
      </w:r>
      <w:r w:rsidRPr="00D53655">
        <w:t xml:space="preserve">o Basal Phenotype </w:t>
      </w:r>
      <w:r>
        <w:t>i</w:t>
      </w:r>
      <w:r w:rsidRPr="00D53655">
        <w:t xml:space="preserve">n Rat Bladder </w:t>
      </w:r>
      <w:proofErr w:type="spellStart"/>
      <w:r w:rsidRPr="00D53655">
        <w:t>Tumors</w:t>
      </w:r>
      <w:proofErr w:type="spellEnd"/>
      <w:r w:rsidRPr="00D53655">
        <w:t xml:space="preserve"> </w:t>
      </w:r>
      <w:r>
        <w:t>v</w:t>
      </w:r>
      <w:r w:rsidRPr="00D53655">
        <w:t xml:space="preserve">s. Control Rat Bladder (Data </w:t>
      </w:r>
      <w:r w:rsidR="00C15A39">
        <w:t>f</w:t>
      </w:r>
      <w:r w:rsidRPr="00D53655">
        <w:t>rom</w:t>
      </w:r>
      <w:r w:rsidR="00543850">
        <w:t xml:space="preserve"> </w:t>
      </w:r>
      <w:r w:rsidR="00E717C1">
        <w:fldChar w:fldCharType="begin"/>
      </w:r>
      <w:r w:rsidR="00E717C1">
        <w:instrText xml:space="preserve"> ADDIN EN.CITE &lt;EndNote&gt;&lt;Cite&gt;&lt;Author&gt;Lu&lt;/Author&gt;&lt;Year&gt;2010&lt;/Year&gt;&lt;RecNum&gt;1&lt;/RecNum&gt;&lt;DisplayText&gt;[5]&lt;/DisplayText&gt;&lt;record&gt;&lt;rec-number&gt;1&lt;/rec-number&gt;&lt;foreign-keys&gt;&lt;key app="EN" db-id="22evpeps1z5zdqe5dtsve0emvw2vrvrxfxrr" timestamp="1566825284"&gt;1&lt;/key&gt;&lt;/foreign-keys&gt;&lt;ref-type name="Journal Article"&gt;17&lt;/ref-type&gt;&lt;contributors&gt;&lt;authors&gt;&lt;author&gt;Lu, Y.&lt;/author&gt;&lt;author&gt;Liu, P.&lt;/author&gt;&lt;author&gt;Wen, W.&lt;/author&gt;&lt;author&gt;Grubbs, C. J.&lt;/author&gt;&lt;author&gt;Townsend, R. R.&lt;/author&gt;&lt;author&gt;Malone, J. P.&lt;/author&gt;&lt;author&gt;Lubet, R. A.&lt;/author&gt;&lt;author&gt;You, M.&lt;/author&gt;&lt;/authors&gt;&lt;/contributors&gt;&lt;titles&gt;&lt;title&gt;Cross-species comparison of orthologous gene expression in human bladder cancer and carcinogen-induced rodent models&lt;/title&gt;&lt;secondary-title&gt;Am J Transl Res&lt;/secondary-title&gt;&lt;/titles&gt;&lt;periodical&gt;&lt;full-title&gt;Am J Transl Res&lt;/full-title&gt;&lt;/periodical&gt;&lt;pages&gt;8-27&lt;/pages&gt;&lt;volume&gt;3&lt;/volume&gt;&lt;number&gt;1&lt;/number&gt;&lt;keywords&gt;&lt;keyword&gt;Human bladder cancer&lt;/keyword&gt;&lt;keyword&gt;and cross-species comparison&lt;/keyword&gt;&lt;keyword&gt;gene expression&lt;/keyword&gt;&lt;keyword&gt;proteomics&lt;/keyword&gt;&lt;keyword&gt;rodent models&lt;/keyword&gt;&lt;/keywords&gt;&lt;dates&gt;&lt;year&gt;2010&lt;/year&gt;&lt;pub-dates&gt;&lt;date&gt;Sep 20&lt;/date&gt;&lt;/pub-dates&gt;&lt;/dates&gt;&lt;isbn&gt;1943-8141 (Electronic)&lt;/isbn&gt;&lt;accession-num&gt;21139803&lt;/accession-num&gt;&lt;urls&gt;&lt;related-urls&gt;&lt;url&gt;https://www.ncbi.nlm.nih.gov/pubmed/21139803&lt;/url&gt;&lt;/related-urls&gt;&lt;/urls&gt;&lt;custom2&gt;PMC2981423&lt;/custom2&gt;&lt;/record&gt;&lt;/Cite&gt;&lt;/EndNote&gt;</w:instrText>
      </w:r>
      <w:r w:rsidR="00E717C1">
        <w:fldChar w:fldCharType="separate"/>
      </w:r>
      <w:r w:rsidR="00E717C1">
        <w:rPr>
          <w:noProof/>
        </w:rPr>
        <w:t>[5]</w:t>
      </w:r>
      <w:r w:rsidR="00E717C1">
        <w:fldChar w:fldCharType="end"/>
      </w:r>
      <w:r w:rsidRPr="00D53655">
        <w:t>)</w:t>
      </w:r>
    </w:p>
    <w:p w14:paraId="7520CBE6" w14:textId="77777777" w:rsidR="00D53655" w:rsidRDefault="00D53655" w:rsidP="00D53655"/>
    <w:p w14:paraId="063B3975" w14:textId="77777777" w:rsidR="00D53655" w:rsidRDefault="00D53655" w:rsidP="00D53655">
      <w:r>
        <w:t xml:space="preserve">Proteins Altered                                          </w:t>
      </w:r>
      <w:proofErr w:type="spellStart"/>
      <w:r>
        <w:t>Altered</w:t>
      </w:r>
      <w:proofErr w:type="spellEnd"/>
      <w:r>
        <w:t xml:space="preserve"> Gene Expression                Altered Protein Expression     </w:t>
      </w:r>
    </w:p>
    <w:p w14:paraId="2917FD92" w14:textId="77777777" w:rsidR="00D53655" w:rsidRDefault="00D53655" w:rsidP="00D53655"/>
    <w:p w14:paraId="18678922" w14:textId="77777777" w:rsidR="00D53655" w:rsidRDefault="00D53655" w:rsidP="00D53655">
      <w:r>
        <w:t>Keratin 5                                                                 8.3X</w:t>
      </w:r>
      <w:r>
        <w:rPr>
          <w:rFonts w:cstheme="minorHAnsi"/>
        </w:rPr>
        <w:t>↑</w:t>
      </w:r>
      <w:r>
        <w:t xml:space="preserve">                                                         5.7X</w:t>
      </w:r>
    </w:p>
    <w:p w14:paraId="57048E94" w14:textId="77777777" w:rsidR="00D53655" w:rsidRDefault="00D53655" w:rsidP="00D53655">
      <w:r>
        <w:t>Keratin 14                                                             11.1                                                                4.4</w:t>
      </w:r>
    </w:p>
    <w:p w14:paraId="64DEAA91" w14:textId="77777777" w:rsidR="00D53655" w:rsidRDefault="00D53655" w:rsidP="00D53655">
      <w:r>
        <w:t>Keratin 18                                                               4.7                                                                17</w:t>
      </w:r>
    </w:p>
    <w:p w14:paraId="4D425E9B" w14:textId="77777777" w:rsidR="00D53655" w:rsidRDefault="00D53655" w:rsidP="00D53655">
      <w:r>
        <w:t>Keratin 19                                                              5.3                                                                12.6</w:t>
      </w:r>
    </w:p>
    <w:p w14:paraId="063449A9" w14:textId="77777777" w:rsidR="00D53655" w:rsidRDefault="00D53655" w:rsidP="00D53655">
      <w:r>
        <w:t>Keratin 8                                                                4.7                                                                 10.6</w:t>
      </w:r>
    </w:p>
    <w:p w14:paraId="1EFA9AB5" w14:textId="77777777" w:rsidR="00D53655" w:rsidRDefault="00D53655" w:rsidP="00D53655"/>
    <w:p w14:paraId="0F0DE215" w14:textId="77777777" w:rsidR="00D53655" w:rsidRDefault="00D53655" w:rsidP="00D53655">
      <w:r>
        <w:t>S100 A4                                                                 2.6                                                                   5.3</w:t>
      </w:r>
    </w:p>
    <w:p w14:paraId="22A6E851" w14:textId="77777777" w:rsidR="00D53655" w:rsidRDefault="00D53655" w:rsidP="00D53655">
      <w:r>
        <w:t>S100 A9                                                                  4.9                                                                ND</w:t>
      </w:r>
    </w:p>
    <w:p w14:paraId="782B371A" w14:textId="77777777" w:rsidR="00D53655" w:rsidRDefault="00D53655" w:rsidP="00D53655"/>
    <w:p w14:paraId="2CEDCBD2" w14:textId="04503E92" w:rsidR="00D53655" w:rsidRDefault="00D53655" w:rsidP="00D53655">
      <w:r>
        <w:t xml:space="preserve">Altered Gene Pathways Associated </w:t>
      </w:r>
      <w:r w:rsidR="00C15A39">
        <w:t>w</w:t>
      </w:r>
      <w:r>
        <w:t xml:space="preserve">ith Rat Bladder </w:t>
      </w:r>
      <w:proofErr w:type="spellStart"/>
      <w:r>
        <w:t>Tumors</w:t>
      </w:r>
      <w:proofErr w:type="spellEnd"/>
      <w:r>
        <w:t xml:space="preserve"> </w:t>
      </w:r>
      <w:proofErr w:type="gramStart"/>
      <w:r>
        <w:t>Vs</w:t>
      </w:r>
      <w:proofErr w:type="gramEnd"/>
      <w:r>
        <w:t>. Control Rat Bladder</w:t>
      </w:r>
    </w:p>
    <w:p w14:paraId="39B0F601" w14:textId="77777777" w:rsidR="00D53655" w:rsidRDefault="00D53655" w:rsidP="00D53655"/>
    <w:p w14:paraId="54DA5F7A" w14:textId="77777777" w:rsidR="00D53655" w:rsidRDefault="00D53655" w:rsidP="00D53655">
      <w:r>
        <w:t xml:space="preserve">Go Term                                                                     P Value </w:t>
      </w:r>
    </w:p>
    <w:p w14:paraId="588DA05D" w14:textId="77777777" w:rsidR="00D53655" w:rsidRDefault="00D53655" w:rsidP="00D53655">
      <w:r>
        <w:t>BRCA ER_ Breast Cancer                                        2X10-5</w:t>
      </w:r>
    </w:p>
    <w:p w14:paraId="4C4DEFD8" w14:textId="264F53FB" w:rsidR="00D53655" w:rsidRDefault="00D53655" w:rsidP="00D53655">
      <w:r>
        <w:t>BRCA Progression                                                    4x10-4</w:t>
      </w:r>
    </w:p>
    <w:p w14:paraId="53592DE6" w14:textId="6957FF0C" w:rsidR="00B24986" w:rsidRPr="00E717C1" w:rsidRDefault="00B24986" w:rsidP="00E717C1">
      <w:pPr>
        <w:spacing w:after="0" w:line="240" w:lineRule="auto"/>
      </w:pPr>
      <w:bookmarkStart w:id="0" w:name="_GoBack"/>
      <w:bookmarkEnd w:id="0"/>
    </w:p>
    <w:sectPr w:rsidR="00B24986" w:rsidRPr="00E717C1" w:rsidSect="00EA05B8">
      <w:footerReference w:type="default" r:id="rId8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EF9E997" w14:textId="77777777" w:rsidR="00A36615" w:rsidRDefault="00A36615" w:rsidP="001F3C18">
      <w:pPr>
        <w:spacing w:after="0" w:line="240" w:lineRule="auto"/>
      </w:pPr>
      <w:r>
        <w:separator/>
      </w:r>
    </w:p>
  </w:endnote>
  <w:endnote w:type="continuationSeparator" w:id="0">
    <w:p w14:paraId="7394F628" w14:textId="77777777" w:rsidR="00A36615" w:rsidRDefault="00A36615" w:rsidP="001F3C1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09197951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6D2984D" w14:textId="5B155CBB" w:rsidR="00E717C1" w:rsidRDefault="00E717C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F20B3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A3C35AB" w14:textId="77777777" w:rsidR="00E717C1" w:rsidRDefault="00E717C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1430082" w14:textId="77777777" w:rsidR="00A36615" w:rsidRDefault="00A36615" w:rsidP="001F3C18">
      <w:pPr>
        <w:spacing w:after="0" w:line="240" w:lineRule="auto"/>
      </w:pPr>
      <w:r>
        <w:separator/>
      </w:r>
    </w:p>
  </w:footnote>
  <w:footnote w:type="continuationSeparator" w:id="0">
    <w:p w14:paraId="2D6235BA" w14:textId="77777777" w:rsidR="00A36615" w:rsidRDefault="00A36615" w:rsidP="001F3C1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D326BC6"/>
    <w:multiLevelType w:val="hybridMultilevel"/>
    <w:tmpl w:val="978EB6A8"/>
    <w:lvl w:ilvl="0" w:tplc="0B6C81AA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  <w:sz w:val="16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6032DA6"/>
    <w:multiLevelType w:val="hybridMultilevel"/>
    <w:tmpl w:val="F01051A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7A2814E2"/>
    <w:multiLevelType w:val="hybridMultilevel"/>
    <w:tmpl w:val="A82E79B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ladder Canc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2evpeps1z5zdqe5dtsve0emvw2vrvrxfxrr&quot;&gt;My EndNote Library_Bladder Paper&lt;record-ids&gt;&lt;item&gt;1&lt;/item&gt;&lt;item&gt;2&lt;/item&gt;&lt;item&gt;3&lt;/item&gt;&lt;item&gt;4&lt;/item&gt;&lt;item&gt;5&lt;/item&gt;&lt;item&gt;9&lt;/item&gt;&lt;item&gt;12&lt;/item&gt;&lt;item&gt;13&lt;/item&gt;&lt;item&gt;15&lt;/item&gt;&lt;item&gt;16&lt;/item&gt;&lt;item&gt;19&lt;/item&gt;&lt;item&gt;20&lt;/item&gt;&lt;item&gt;21&lt;/item&gt;&lt;item&gt;22&lt;/item&gt;&lt;item&gt;23&lt;/item&gt;&lt;item&gt;24&lt;/item&gt;&lt;item&gt;25&lt;/item&gt;&lt;item&gt;27&lt;/item&gt;&lt;item&gt;34&lt;/item&gt;&lt;item&gt;38&lt;/item&gt;&lt;item&gt;64&lt;/item&gt;&lt;item&gt;65&lt;/item&gt;&lt;item&gt;69&lt;/item&gt;&lt;/record-ids&gt;&lt;/item&gt;&lt;/Libraries&gt;"/>
  </w:docVars>
  <w:rsids>
    <w:rsidRoot w:val="00176A2E"/>
    <w:rsid w:val="000033D4"/>
    <w:rsid w:val="00003E52"/>
    <w:rsid w:val="00004A1F"/>
    <w:rsid w:val="000070B4"/>
    <w:rsid w:val="00007142"/>
    <w:rsid w:val="00007336"/>
    <w:rsid w:val="00010432"/>
    <w:rsid w:val="00012F42"/>
    <w:rsid w:val="0001365B"/>
    <w:rsid w:val="00013B2E"/>
    <w:rsid w:val="00014E4F"/>
    <w:rsid w:val="00015756"/>
    <w:rsid w:val="00017627"/>
    <w:rsid w:val="0002033F"/>
    <w:rsid w:val="00020350"/>
    <w:rsid w:val="00021BA7"/>
    <w:rsid w:val="000246AE"/>
    <w:rsid w:val="00026610"/>
    <w:rsid w:val="000273F0"/>
    <w:rsid w:val="00027565"/>
    <w:rsid w:val="00030F37"/>
    <w:rsid w:val="00031926"/>
    <w:rsid w:val="0003406B"/>
    <w:rsid w:val="00034811"/>
    <w:rsid w:val="00034CBA"/>
    <w:rsid w:val="0003509C"/>
    <w:rsid w:val="000362BA"/>
    <w:rsid w:val="00036617"/>
    <w:rsid w:val="000443CC"/>
    <w:rsid w:val="000446AF"/>
    <w:rsid w:val="00044E28"/>
    <w:rsid w:val="00045D71"/>
    <w:rsid w:val="00047A3D"/>
    <w:rsid w:val="000518A2"/>
    <w:rsid w:val="00052141"/>
    <w:rsid w:val="0005403F"/>
    <w:rsid w:val="0005412D"/>
    <w:rsid w:val="00054286"/>
    <w:rsid w:val="0005596E"/>
    <w:rsid w:val="0005701B"/>
    <w:rsid w:val="00057BD0"/>
    <w:rsid w:val="0006075E"/>
    <w:rsid w:val="000628E6"/>
    <w:rsid w:val="00062EBE"/>
    <w:rsid w:val="00063D7B"/>
    <w:rsid w:val="0006521C"/>
    <w:rsid w:val="00071C38"/>
    <w:rsid w:val="00071E22"/>
    <w:rsid w:val="00074398"/>
    <w:rsid w:val="00076016"/>
    <w:rsid w:val="0007614A"/>
    <w:rsid w:val="00076EC9"/>
    <w:rsid w:val="0008006B"/>
    <w:rsid w:val="00080CFE"/>
    <w:rsid w:val="00082187"/>
    <w:rsid w:val="00084A35"/>
    <w:rsid w:val="00084B51"/>
    <w:rsid w:val="0008633C"/>
    <w:rsid w:val="00092D8A"/>
    <w:rsid w:val="00095031"/>
    <w:rsid w:val="00095B5A"/>
    <w:rsid w:val="00096027"/>
    <w:rsid w:val="000968B3"/>
    <w:rsid w:val="00096F00"/>
    <w:rsid w:val="000A2346"/>
    <w:rsid w:val="000A2699"/>
    <w:rsid w:val="000A5135"/>
    <w:rsid w:val="000A55EA"/>
    <w:rsid w:val="000A5637"/>
    <w:rsid w:val="000A7344"/>
    <w:rsid w:val="000B33E1"/>
    <w:rsid w:val="000B4007"/>
    <w:rsid w:val="000B4AA5"/>
    <w:rsid w:val="000B5402"/>
    <w:rsid w:val="000B55C8"/>
    <w:rsid w:val="000C1696"/>
    <w:rsid w:val="000C1BAA"/>
    <w:rsid w:val="000C2A42"/>
    <w:rsid w:val="000C37A2"/>
    <w:rsid w:val="000C6F8C"/>
    <w:rsid w:val="000C74C0"/>
    <w:rsid w:val="000D2F1E"/>
    <w:rsid w:val="000D3EC0"/>
    <w:rsid w:val="000D4571"/>
    <w:rsid w:val="000D45B9"/>
    <w:rsid w:val="000D4C17"/>
    <w:rsid w:val="000D4DA1"/>
    <w:rsid w:val="000D62F9"/>
    <w:rsid w:val="000D6531"/>
    <w:rsid w:val="000D749A"/>
    <w:rsid w:val="000E05A5"/>
    <w:rsid w:val="000E1864"/>
    <w:rsid w:val="000E24AB"/>
    <w:rsid w:val="000E336D"/>
    <w:rsid w:val="000E3FED"/>
    <w:rsid w:val="000E47CB"/>
    <w:rsid w:val="000E5297"/>
    <w:rsid w:val="000E6365"/>
    <w:rsid w:val="000E7007"/>
    <w:rsid w:val="000E70B1"/>
    <w:rsid w:val="000E7B78"/>
    <w:rsid w:val="000F0B09"/>
    <w:rsid w:val="000F2763"/>
    <w:rsid w:val="000F4AD2"/>
    <w:rsid w:val="000F4DA4"/>
    <w:rsid w:val="000F6248"/>
    <w:rsid w:val="001007F1"/>
    <w:rsid w:val="00100997"/>
    <w:rsid w:val="001009D0"/>
    <w:rsid w:val="00102172"/>
    <w:rsid w:val="00102C26"/>
    <w:rsid w:val="00103049"/>
    <w:rsid w:val="00106D3A"/>
    <w:rsid w:val="0010781E"/>
    <w:rsid w:val="00110382"/>
    <w:rsid w:val="001111D2"/>
    <w:rsid w:val="001124D0"/>
    <w:rsid w:val="00114690"/>
    <w:rsid w:val="001170F7"/>
    <w:rsid w:val="001179B2"/>
    <w:rsid w:val="0012045C"/>
    <w:rsid w:val="00120C35"/>
    <w:rsid w:val="001233C0"/>
    <w:rsid w:val="001246DB"/>
    <w:rsid w:val="00130F67"/>
    <w:rsid w:val="00132481"/>
    <w:rsid w:val="001344FF"/>
    <w:rsid w:val="0013521E"/>
    <w:rsid w:val="00136CA6"/>
    <w:rsid w:val="00137142"/>
    <w:rsid w:val="001402F3"/>
    <w:rsid w:val="00140933"/>
    <w:rsid w:val="00143BB7"/>
    <w:rsid w:val="00144DDA"/>
    <w:rsid w:val="00145641"/>
    <w:rsid w:val="00145F3D"/>
    <w:rsid w:val="00147101"/>
    <w:rsid w:val="00150DFE"/>
    <w:rsid w:val="0015383E"/>
    <w:rsid w:val="00156613"/>
    <w:rsid w:val="0015713E"/>
    <w:rsid w:val="0015756F"/>
    <w:rsid w:val="0016013E"/>
    <w:rsid w:val="00164FA2"/>
    <w:rsid w:val="00165029"/>
    <w:rsid w:val="00166BEE"/>
    <w:rsid w:val="00166EA4"/>
    <w:rsid w:val="001673BB"/>
    <w:rsid w:val="001703F5"/>
    <w:rsid w:val="001733DF"/>
    <w:rsid w:val="001750A9"/>
    <w:rsid w:val="00176A2E"/>
    <w:rsid w:val="00176E9B"/>
    <w:rsid w:val="00177327"/>
    <w:rsid w:val="00180B04"/>
    <w:rsid w:val="0018128E"/>
    <w:rsid w:val="001819EC"/>
    <w:rsid w:val="00182732"/>
    <w:rsid w:val="00184B2D"/>
    <w:rsid w:val="00184F8B"/>
    <w:rsid w:val="00185B35"/>
    <w:rsid w:val="00190915"/>
    <w:rsid w:val="001909B1"/>
    <w:rsid w:val="00191301"/>
    <w:rsid w:val="00191EBA"/>
    <w:rsid w:val="0019226D"/>
    <w:rsid w:val="001931EC"/>
    <w:rsid w:val="0019387F"/>
    <w:rsid w:val="001943B2"/>
    <w:rsid w:val="00196168"/>
    <w:rsid w:val="00197490"/>
    <w:rsid w:val="001976C5"/>
    <w:rsid w:val="00197AFB"/>
    <w:rsid w:val="001A0EB0"/>
    <w:rsid w:val="001A1F17"/>
    <w:rsid w:val="001A323F"/>
    <w:rsid w:val="001A358F"/>
    <w:rsid w:val="001A5103"/>
    <w:rsid w:val="001A73C3"/>
    <w:rsid w:val="001B146F"/>
    <w:rsid w:val="001B1E61"/>
    <w:rsid w:val="001B3DA3"/>
    <w:rsid w:val="001B5484"/>
    <w:rsid w:val="001B66B0"/>
    <w:rsid w:val="001B7C2D"/>
    <w:rsid w:val="001C00E5"/>
    <w:rsid w:val="001C174A"/>
    <w:rsid w:val="001C2D73"/>
    <w:rsid w:val="001C3EA2"/>
    <w:rsid w:val="001C557F"/>
    <w:rsid w:val="001C7D7E"/>
    <w:rsid w:val="001D211F"/>
    <w:rsid w:val="001D2207"/>
    <w:rsid w:val="001D3625"/>
    <w:rsid w:val="001D41AF"/>
    <w:rsid w:val="001D486D"/>
    <w:rsid w:val="001D7D68"/>
    <w:rsid w:val="001E1014"/>
    <w:rsid w:val="001E1392"/>
    <w:rsid w:val="001E1B95"/>
    <w:rsid w:val="001E1F2A"/>
    <w:rsid w:val="001E22B7"/>
    <w:rsid w:val="001E4508"/>
    <w:rsid w:val="001E5BB9"/>
    <w:rsid w:val="001E731E"/>
    <w:rsid w:val="001E78F1"/>
    <w:rsid w:val="001E7936"/>
    <w:rsid w:val="001F1308"/>
    <w:rsid w:val="001F20BE"/>
    <w:rsid w:val="001F3C18"/>
    <w:rsid w:val="001F6942"/>
    <w:rsid w:val="00201669"/>
    <w:rsid w:val="00202100"/>
    <w:rsid w:val="00205421"/>
    <w:rsid w:val="002056DB"/>
    <w:rsid w:val="0020681A"/>
    <w:rsid w:val="00207125"/>
    <w:rsid w:val="002079B9"/>
    <w:rsid w:val="00210234"/>
    <w:rsid w:val="00211147"/>
    <w:rsid w:val="00211CD1"/>
    <w:rsid w:val="00212036"/>
    <w:rsid w:val="002121B9"/>
    <w:rsid w:val="00213B0A"/>
    <w:rsid w:val="00214712"/>
    <w:rsid w:val="0021522B"/>
    <w:rsid w:val="002152D7"/>
    <w:rsid w:val="00220CFD"/>
    <w:rsid w:val="002231B6"/>
    <w:rsid w:val="002231C3"/>
    <w:rsid w:val="0022334D"/>
    <w:rsid w:val="00225930"/>
    <w:rsid w:val="0023021A"/>
    <w:rsid w:val="00230E1C"/>
    <w:rsid w:val="00232C4B"/>
    <w:rsid w:val="00233711"/>
    <w:rsid w:val="00233E99"/>
    <w:rsid w:val="002346EC"/>
    <w:rsid w:val="00234DE9"/>
    <w:rsid w:val="0024083B"/>
    <w:rsid w:val="00242280"/>
    <w:rsid w:val="0024624A"/>
    <w:rsid w:val="00251B6D"/>
    <w:rsid w:val="00255849"/>
    <w:rsid w:val="002558CE"/>
    <w:rsid w:val="00256321"/>
    <w:rsid w:val="00256B52"/>
    <w:rsid w:val="00256D30"/>
    <w:rsid w:val="00261BBA"/>
    <w:rsid w:val="002662A3"/>
    <w:rsid w:val="002703D1"/>
    <w:rsid w:val="002705A5"/>
    <w:rsid w:val="00270BE2"/>
    <w:rsid w:val="00273F7F"/>
    <w:rsid w:val="002746D4"/>
    <w:rsid w:val="00275E6B"/>
    <w:rsid w:val="0027758A"/>
    <w:rsid w:val="00277C50"/>
    <w:rsid w:val="002804BC"/>
    <w:rsid w:val="00281C31"/>
    <w:rsid w:val="00281D3E"/>
    <w:rsid w:val="00283275"/>
    <w:rsid w:val="00284B2C"/>
    <w:rsid w:val="002870FA"/>
    <w:rsid w:val="0028727C"/>
    <w:rsid w:val="00292070"/>
    <w:rsid w:val="002938F2"/>
    <w:rsid w:val="00295909"/>
    <w:rsid w:val="00296AAD"/>
    <w:rsid w:val="002A0476"/>
    <w:rsid w:val="002A180D"/>
    <w:rsid w:val="002A314D"/>
    <w:rsid w:val="002A485C"/>
    <w:rsid w:val="002A4FE0"/>
    <w:rsid w:val="002A502A"/>
    <w:rsid w:val="002A787F"/>
    <w:rsid w:val="002B616A"/>
    <w:rsid w:val="002C1060"/>
    <w:rsid w:val="002C1229"/>
    <w:rsid w:val="002C3D7D"/>
    <w:rsid w:val="002C5063"/>
    <w:rsid w:val="002C5640"/>
    <w:rsid w:val="002C6800"/>
    <w:rsid w:val="002D097E"/>
    <w:rsid w:val="002D10C1"/>
    <w:rsid w:val="002D16F3"/>
    <w:rsid w:val="002D1783"/>
    <w:rsid w:val="002D24E2"/>
    <w:rsid w:val="002D2A14"/>
    <w:rsid w:val="002D3B5C"/>
    <w:rsid w:val="002D6A62"/>
    <w:rsid w:val="002D6C1F"/>
    <w:rsid w:val="002E0853"/>
    <w:rsid w:val="002E1C12"/>
    <w:rsid w:val="002E1F72"/>
    <w:rsid w:val="002E2A04"/>
    <w:rsid w:val="002E39CB"/>
    <w:rsid w:val="002E6452"/>
    <w:rsid w:val="002F0898"/>
    <w:rsid w:val="002F17DA"/>
    <w:rsid w:val="002F3628"/>
    <w:rsid w:val="002F3683"/>
    <w:rsid w:val="002F58A4"/>
    <w:rsid w:val="002F6347"/>
    <w:rsid w:val="002F7880"/>
    <w:rsid w:val="00302CDE"/>
    <w:rsid w:val="00302D12"/>
    <w:rsid w:val="00303100"/>
    <w:rsid w:val="003038C3"/>
    <w:rsid w:val="00303A55"/>
    <w:rsid w:val="00304131"/>
    <w:rsid w:val="00306A8E"/>
    <w:rsid w:val="00307FB7"/>
    <w:rsid w:val="00310FCB"/>
    <w:rsid w:val="0031153E"/>
    <w:rsid w:val="00312051"/>
    <w:rsid w:val="00313C87"/>
    <w:rsid w:val="003174CF"/>
    <w:rsid w:val="003224C4"/>
    <w:rsid w:val="00326701"/>
    <w:rsid w:val="003309B5"/>
    <w:rsid w:val="00330E2B"/>
    <w:rsid w:val="00331DC8"/>
    <w:rsid w:val="003345A8"/>
    <w:rsid w:val="00335AE5"/>
    <w:rsid w:val="0033700E"/>
    <w:rsid w:val="00337469"/>
    <w:rsid w:val="00337D4D"/>
    <w:rsid w:val="00340E90"/>
    <w:rsid w:val="00341612"/>
    <w:rsid w:val="00345209"/>
    <w:rsid w:val="00345997"/>
    <w:rsid w:val="003505A5"/>
    <w:rsid w:val="0035188E"/>
    <w:rsid w:val="00352FE0"/>
    <w:rsid w:val="00353111"/>
    <w:rsid w:val="003549D9"/>
    <w:rsid w:val="00356B54"/>
    <w:rsid w:val="003579A5"/>
    <w:rsid w:val="00361F29"/>
    <w:rsid w:val="00361F32"/>
    <w:rsid w:val="00367BCB"/>
    <w:rsid w:val="00370B7F"/>
    <w:rsid w:val="003726D2"/>
    <w:rsid w:val="00372DC5"/>
    <w:rsid w:val="00375627"/>
    <w:rsid w:val="00376583"/>
    <w:rsid w:val="003769EA"/>
    <w:rsid w:val="00380A50"/>
    <w:rsid w:val="00380EFF"/>
    <w:rsid w:val="003816AA"/>
    <w:rsid w:val="0038442C"/>
    <w:rsid w:val="00385C2C"/>
    <w:rsid w:val="00386138"/>
    <w:rsid w:val="003865BF"/>
    <w:rsid w:val="00387DBF"/>
    <w:rsid w:val="003900EC"/>
    <w:rsid w:val="00392FCF"/>
    <w:rsid w:val="00394379"/>
    <w:rsid w:val="00396A18"/>
    <w:rsid w:val="003A0042"/>
    <w:rsid w:val="003A0978"/>
    <w:rsid w:val="003A2E97"/>
    <w:rsid w:val="003A389C"/>
    <w:rsid w:val="003A6289"/>
    <w:rsid w:val="003B1C71"/>
    <w:rsid w:val="003B284E"/>
    <w:rsid w:val="003C1F3F"/>
    <w:rsid w:val="003C2505"/>
    <w:rsid w:val="003C3B8F"/>
    <w:rsid w:val="003C45AF"/>
    <w:rsid w:val="003C5CAA"/>
    <w:rsid w:val="003C5FBB"/>
    <w:rsid w:val="003C6772"/>
    <w:rsid w:val="003C7853"/>
    <w:rsid w:val="003D1440"/>
    <w:rsid w:val="003D1A9A"/>
    <w:rsid w:val="003D31A9"/>
    <w:rsid w:val="003D3D37"/>
    <w:rsid w:val="003D41A5"/>
    <w:rsid w:val="003D422A"/>
    <w:rsid w:val="003D4BA0"/>
    <w:rsid w:val="003D6364"/>
    <w:rsid w:val="003D6489"/>
    <w:rsid w:val="003E099D"/>
    <w:rsid w:val="003E0A0B"/>
    <w:rsid w:val="003E2805"/>
    <w:rsid w:val="003E4C6C"/>
    <w:rsid w:val="003E6962"/>
    <w:rsid w:val="003E72C9"/>
    <w:rsid w:val="003E7776"/>
    <w:rsid w:val="003E78C4"/>
    <w:rsid w:val="003F18DD"/>
    <w:rsid w:val="003F1E35"/>
    <w:rsid w:val="003F55B0"/>
    <w:rsid w:val="003F5A58"/>
    <w:rsid w:val="00400294"/>
    <w:rsid w:val="00400789"/>
    <w:rsid w:val="00400827"/>
    <w:rsid w:val="004008A9"/>
    <w:rsid w:val="00403281"/>
    <w:rsid w:val="0040399B"/>
    <w:rsid w:val="00410408"/>
    <w:rsid w:val="00410D18"/>
    <w:rsid w:val="00414F76"/>
    <w:rsid w:val="00415B48"/>
    <w:rsid w:val="0042167A"/>
    <w:rsid w:val="00421E06"/>
    <w:rsid w:val="004229CE"/>
    <w:rsid w:val="00423093"/>
    <w:rsid w:val="0042747F"/>
    <w:rsid w:val="00427C55"/>
    <w:rsid w:val="00431A03"/>
    <w:rsid w:val="0043226E"/>
    <w:rsid w:val="00436C51"/>
    <w:rsid w:val="00441156"/>
    <w:rsid w:val="00442915"/>
    <w:rsid w:val="00445818"/>
    <w:rsid w:val="004461FD"/>
    <w:rsid w:val="00450D5A"/>
    <w:rsid w:val="0045177C"/>
    <w:rsid w:val="00451D9A"/>
    <w:rsid w:val="00455F30"/>
    <w:rsid w:val="0045668B"/>
    <w:rsid w:val="00457392"/>
    <w:rsid w:val="00457FF0"/>
    <w:rsid w:val="0046125D"/>
    <w:rsid w:val="00461627"/>
    <w:rsid w:val="00462E21"/>
    <w:rsid w:val="00465CC3"/>
    <w:rsid w:val="0046650F"/>
    <w:rsid w:val="004674D6"/>
    <w:rsid w:val="00471DCF"/>
    <w:rsid w:val="00474893"/>
    <w:rsid w:val="00474E79"/>
    <w:rsid w:val="00475A4E"/>
    <w:rsid w:val="004761B7"/>
    <w:rsid w:val="00483805"/>
    <w:rsid w:val="00483A4A"/>
    <w:rsid w:val="00486EFA"/>
    <w:rsid w:val="0049072A"/>
    <w:rsid w:val="004916B2"/>
    <w:rsid w:val="00491B63"/>
    <w:rsid w:val="00492C70"/>
    <w:rsid w:val="00495D7E"/>
    <w:rsid w:val="004967C1"/>
    <w:rsid w:val="00496D7D"/>
    <w:rsid w:val="004A335E"/>
    <w:rsid w:val="004A471A"/>
    <w:rsid w:val="004A54ED"/>
    <w:rsid w:val="004A58EE"/>
    <w:rsid w:val="004B01E8"/>
    <w:rsid w:val="004B1C0E"/>
    <w:rsid w:val="004B2A58"/>
    <w:rsid w:val="004B5EAB"/>
    <w:rsid w:val="004B64A5"/>
    <w:rsid w:val="004B74BF"/>
    <w:rsid w:val="004C0913"/>
    <w:rsid w:val="004C33DA"/>
    <w:rsid w:val="004C3AC1"/>
    <w:rsid w:val="004C4C0A"/>
    <w:rsid w:val="004C7D5F"/>
    <w:rsid w:val="004C7DBB"/>
    <w:rsid w:val="004D2799"/>
    <w:rsid w:val="004D3FFF"/>
    <w:rsid w:val="004D53F1"/>
    <w:rsid w:val="004D58AF"/>
    <w:rsid w:val="004D650D"/>
    <w:rsid w:val="004E1665"/>
    <w:rsid w:val="004E27BC"/>
    <w:rsid w:val="004E4549"/>
    <w:rsid w:val="004E4F9F"/>
    <w:rsid w:val="004E60F5"/>
    <w:rsid w:val="004E6CE6"/>
    <w:rsid w:val="004E7B52"/>
    <w:rsid w:val="004F30DD"/>
    <w:rsid w:val="004F55A3"/>
    <w:rsid w:val="004F5737"/>
    <w:rsid w:val="004F6C10"/>
    <w:rsid w:val="005012B5"/>
    <w:rsid w:val="005047D1"/>
    <w:rsid w:val="005059F1"/>
    <w:rsid w:val="005066EF"/>
    <w:rsid w:val="00506A18"/>
    <w:rsid w:val="005070D6"/>
    <w:rsid w:val="0050750D"/>
    <w:rsid w:val="005076C7"/>
    <w:rsid w:val="00511F1E"/>
    <w:rsid w:val="00512EFB"/>
    <w:rsid w:val="005149D4"/>
    <w:rsid w:val="00516A4F"/>
    <w:rsid w:val="0051774E"/>
    <w:rsid w:val="0051779D"/>
    <w:rsid w:val="00521877"/>
    <w:rsid w:val="005260E0"/>
    <w:rsid w:val="00526762"/>
    <w:rsid w:val="005338E0"/>
    <w:rsid w:val="005348EE"/>
    <w:rsid w:val="00536469"/>
    <w:rsid w:val="00537571"/>
    <w:rsid w:val="005409D8"/>
    <w:rsid w:val="005418ED"/>
    <w:rsid w:val="00543850"/>
    <w:rsid w:val="0054419E"/>
    <w:rsid w:val="0054598A"/>
    <w:rsid w:val="0054754F"/>
    <w:rsid w:val="0054762C"/>
    <w:rsid w:val="005533B6"/>
    <w:rsid w:val="00554837"/>
    <w:rsid w:val="00555CC6"/>
    <w:rsid w:val="005572EA"/>
    <w:rsid w:val="005619E7"/>
    <w:rsid w:val="00563C08"/>
    <w:rsid w:val="005640E2"/>
    <w:rsid w:val="0056460D"/>
    <w:rsid w:val="00564E28"/>
    <w:rsid w:val="00566E54"/>
    <w:rsid w:val="00567C64"/>
    <w:rsid w:val="00567E1A"/>
    <w:rsid w:val="00571324"/>
    <w:rsid w:val="005770C8"/>
    <w:rsid w:val="0058387B"/>
    <w:rsid w:val="005845EA"/>
    <w:rsid w:val="00584821"/>
    <w:rsid w:val="0058482B"/>
    <w:rsid w:val="00585689"/>
    <w:rsid w:val="00585E09"/>
    <w:rsid w:val="0058628B"/>
    <w:rsid w:val="005871D1"/>
    <w:rsid w:val="00587E17"/>
    <w:rsid w:val="00590D91"/>
    <w:rsid w:val="00592BDF"/>
    <w:rsid w:val="005931FD"/>
    <w:rsid w:val="005937C4"/>
    <w:rsid w:val="005A2313"/>
    <w:rsid w:val="005A255C"/>
    <w:rsid w:val="005A287C"/>
    <w:rsid w:val="005A2905"/>
    <w:rsid w:val="005A3972"/>
    <w:rsid w:val="005A6E13"/>
    <w:rsid w:val="005B06DE"/>
    <w:rsid w:val="005B2155"/>
    <w:rsid w:val="005B29F6"/>
    <w:rsid w:val="005B335E"/>
    <w:rsid w:val="005B5071"/>
    <w:rsid w:val="005B5B6D"/>
    <w:rsid w:val="005B6F72"/>
    <w:rsid w:val="005B7161"/>
    <w:rsid w:val="005C3486"/>
    <w:rsid w:val="005C4881"/>
    <w:rsid w:val="005C4D9A"/>
    <w:rsid w:val="005C5E9C"/>
    <w:rsid w:val="005C7231"/>
    <w:rsid w:val="005D08C1"/>
    <w:rsid w:val="005D166F"/>
    <w:rsid w:val="005D1F34"/>
    <w:rsid w:val="005D3FD0"/>
    <w:rsid w:val="005D5832"/>
    <w:rsid w:val="005E1861"/>
    <w:rsid w:val="005E1C25"/>
    <w:rsid w:val="005E2056"/>
    <w:rsid w:val="005E3ECC"/>
    <w:rsid w:val="005E487B"/>
    <w:rsid w:val="005E53FF"/>
    <w:rsid w:val="005E79A4"/>
    <w:rsid w:val="005E7DA4"/>
    <w:rsid w:val="005F0F06"/>
    <w:rsid w:val="005F1BA9"/>
    <w:rsid w:val="005F6D0D"/>
    <w:rsid w:val="00602EC8"/>
    <w:rsid w:val="0060513E"/>
    <w:rsid w:val="0061002B"/>
    <w:rsid w:val="006101C2"/>
    <w:rsid w:val="00610721"/>
    <w:rsid w:val="00610EBF"/>
    <w:rsid w:val="006110CF"/>
    <w:rsid w:val="00611AA7"/>
    <w:rsid w:val="00613BA9"/>
    <w:rsid w:val="00614607"/>
    <w:rsid w:val="006165A2"/>
    <w:rsid w:val="00617AF9"/>
    <w:rsid w:val="00620D77"/>
    <w:rsid w:val="0062275C"/>
    <w:rsid w:val="00622962"/>
    <w:rsid w:val="00622CCF"/>
    <w:rsid w:val="00622EFC"/>
    <w:rsid w:val="0062362B"/>
    <w:rsid w:val="00623A48"/>
    <w:rsid w:val="00631EFE"/>
    <w:rsid w:val="006327D1"/>
    <w:rsid w:val="00632E04"/>
    <w:rsid w:val="00633A95"/>
    <w:rsid w:val="00634C04"/>
    <w:rsid w:val="00635875"/>
    <w:rsid w:val="00636232"/>
    <w:rsid w:val="006436FA"/>
    <w:rsid w:val="0064519B"/>
    <w:rsid w:val="00645229"/>
    <w:rsid w:val="00645EE0"/>
    <w:rsid w:val="00646559"/>
    <w:rsid w:val="00646BAE"/>
    <w:rsid w:val="00652437"/>
    <w:rsid w:val="0065366C"/>
    <w:rsid w:val="0065376A"/>
    <w:rsid w:val="00653E0B"/>
    <w:rsid w:val="00655725"/>
    <w:rsid w:val="00656157"/>
    <w:rsid w:val="006605E7"/>
    <w:rsid w:val="00661D7E"/>
    <w:rsid w:val="006630B8"/>
    <w:rsid w:val="00663505"/>
    <w:rsid w:val="00663622"/>
    <w:rsid w:val="00663FB8"/>
    <w:rsid w:val="00664060"/>
    <w:rsid w:val="00664DA4"/>
    <w:rsid w:val="00666A9A"/>
    <w:rsid w:val="0066797A"/>
    <w:rsid w:val="00675640"/>
    <w:rsid w:val="00681386"/>
    <w:rsid w:val="0068332F"/>
    <w:rsid w:val="00683BE6"/>
    <w:rsid w:val="006841AD"/>
    <w:rsid w:val="0068450A"/>
    <w:rsid w:val="0068540B"/>
    <w:rsid w:val="006860E3"/>
    <w:rsid w:val="00687D00"/>
    <w:rsid w:val="00690EBB"/>
    <w:rsid w:val="00692A53"/>
    <w:rsid w:val="00694CA3"/>
    <w:rsid w:val="006953AB"/>
    <w:rsid w:val="006955AE"/>
    <w:rsid w:val="006956FB"/>
    <w:rsid w:val="0069759E"/>
    <w:rsid w:val="006A0567"/>
    <w:rsid w:val="006A1417"/>
    <w:rsid w:val="006A42A3"/>
    <w:rsid w:val="006A496A"/>
    <w:rsid w:val="006B0900"/>
    <w:rsid w:val="006B17FB"/>
    <w:rsid w:val="006B1D56"/>
    <w:rsid w:val="006B1F15"/>
    <w:rsid w:val="006B3BD6"/>
    <w:rsid w:val="006B4196"/>
    <w:rsid w:val="006B49EE"/>
    <w:rsid w:val="006B670C"/>
    <w:rsid w:val="006C1182"/>
    <w:rsid w:val="006C3374"/>
    <w:rsid w:val="006C40B8"/>
    <w:rsid w:val="006C6786"/>
    <w:rsid w:val="006C6C2D"/>
    <w:rsid w:val="006C739F"/>
    <w:rsid w:val="006D1C41"/>
    <w:rsid w:val="006D227E"/>
    <w:rsid w:val="006D4681"/>
    <w:rsid w:val="006D4FE5"/>
    <w:rsid w:val="006E0558"/>
    <w:rsid w:val="006E0612"/>
    <w:rsid w:val="006E399E"/>
    <w:rsid w:val="006E5C23"/>
    <w:rsid w:val="006E77FB"/>
    <w:rsid w:val="006E7E25"/>
    <w:rsid w:val="006F19F8"/>
    <w:rsid w:val="006F33B2"/>
    <w:rsid w:val="006F361A"/>
    <w:rsid w:val="006F38AE"/>
    <w:rsid w:val="006F610A"/>
    <w:rsid w:val="00700187"/>
    <w:rsid w:val="00700BEE"/>
    <w:rsid w:val="00703BC6"/>
    <w:rsid w:val="0071186D"/>
    <w:rsid w:val="00712E2D"/>
    <w:rsid w:val="00712E4F"/>
    <w:rsid w:val="007142EB"/>
    <w:rsid w:val="00714EEF"/>
    <w:rsid w:val="00715F2A"/>
    <w:rsid w:val="0071679C"/>
    <w:rsid w:val="00717095"/>
    <w:rsid w:val="007212AA"/>
    <w:rsid w:val="00722FAA"/>
    <w:rsid w:val="00724F30"/>
    <w:rsid w:val="00727BFE"/>
    <w:rsid w:val="00727D77"/>
    <w:rsid w:val="00732C0C"/>
    <w:rsid w:val="00733EED"/>
    <w:rsid w:val="00735032"/>
    <w:rsid w:val="00735D9B"/>
    <w:rsid w:val="0074055F"/>
    <w:rsid w:val="007429C8"/>
    <w:rsid w:val="00747C6A"/>
    <w:rsid w:val="007565CE"/>
    <w:rsid w:val="007568AE"/>
    <w:rsid w:val="00756A02"/>
    <w:rsid w:val="00760F01"/>
    <w:rsid w:val="007614C1"/>
    <w:rsid w:val="0076158B"/>
    <w:rsid w:val="0076262A"/>
    <w:rsid w:val="007634D0"/>
    <w:rsid w:val="007634E2"/>
    <w:rsid w:val="0076368B"/>
    <w:rsid w:val="00766106"/>
    <w:rsid w:val="00766193"/>
    <w:rsid w:val="00766D25"/>
    <w:rsid w:val="00770660"/>
    <w:rsid w:val="007719F3"/>
    <w:rsid w:val="0077234B"/>
    <w:rsid w:val="00772749"/>
    <w:rsid w:val="007739D6"/>
    <w:rsid w:val="00774021"/>
    <w:rsid w:val="007743F9"/>
    <w:rsid w:val="00774FE2"/>
    <w:rsid w:val="00775729"/>
    <w:rsid w:val="00775D1D"/>
    <w:rsid w:val="00780582"/>
    <w:rsid w:val="00780BC0"/>
    <w:rsid w:val="00780F04"/>
    <w:rsid w:val="00781357"/>
    <w:rsid w:val="0078260A"/>
    <w:rsid w:val="00784B18"/>
    <w:rsid w:val="00787601"/>
    <w:rsid w:val="00787F47"/>
    <w:rsid w:val="00790FB3"/>
    <w:rsid w:val="00793640"/>
    <w:rsid w:val="00793B46"/>
    <w:rsid w:val="00793C6B"/>
    <w:rsid w:val="00795846"/>
    <w:rsid w:val="00796498"/>
    <w:rsid w:val="0079731E"/>
    <w:rsid w:val="007A0128"/>
    <w:rsid w:val="007A0736"/>
    <w:rsid w:val="007A1FD9"/>
    <w:rsid w:val="007A3100"/>
    <w:rsid w:val="007A3896"/>
    <w:rsid w:val="007A671F"/>
    <w:rsid w:val="007A6893"/>
    <w:rsid w:val="007A6928"/>
    <w:rsid w:val="007B1E3A"/>
    <w:rsid w:val="007B24DC"/>
    <w:rsid w:val="007B2A2B"/>
    <w:rsid w:val="007B3C3D"/>
    <w:rsid w:val="007B57C7"/>
    <w:rsid w:val="007B580F"/>
    <w:rsid w:val="007B7B2C"/>
    <w:rsid w:val="007D0BCA"/>
    <w:rsid w:val="007D0FA5"/>
    <w:rsid w:val="007D1039"/>
    <w:rsid w:val="007D11D4"/>
    <w:rsid w:val="007D13F4"/>
    <w:rsid w:val="007D150B"/>
    <w:rsid w:val="007D27D0"/>
    <w:rsid w:val="007D3D5B"/>
    <w:rsid w:val="007D3F08"/>
    <w:rsid w:val="007D439F"/>
    <w:rsid w:val="007D4EE1"/>
    <w:rsid w:val="007D6D84"/>
    <w:rsid w:val="007D7775"/>
    <w:rsid w:val="007E112D"/>
    <w:rsid w:val="007E1A02"/>
    <w:rsid w:val="007E1CF5"/>
    <w:rsid w:val="007E3503"/>
    <w:rsid w:val="007E43BF"/>
    <w:rsid w:val="007E4950"/>
    <w:rsid w:val="007E5E62"/>
    <w:rsid w:val="007E75EA"/>
    <w:rsid w:val="007E76A5"/>
    <w:rsid w:val="007F3DA1"/>
    <w:rsid w:val="007F4D91"/>
    <w:rsid w:val="007F7232"/>
    <w:rsid w:val="00800079"/>
    <w:rsid w:val="00800DB5"/>
    <w:rsid w:val="0080317D"/>
    <w:rsid w:val="00803379"/>
    <w:rsid w:val="0080533C"/>
    <w:rsid w:val="00806E89"/>
    <w:rsid w:val="0080727E"/>
    <w:rsid w:val="00807D2A"/>
    <w:rsid w:val="0081014A"/>
    <w:rsid w:val="00813D10"/>
    <w:rsid w:val="008140EE"/>
    <w:rsid w:val="00814B68"/>
    <w:rsid w:val="00814F89"/>
    <w:rsid w:val="008161D7"/>
    <w:rsid w:val="00816DCE"/>
    <w:rsid w:val="00816F10"/>
    <w:rsid w:val="008213EE"/>
    <w:rsid w:val="00822937"/>
    <w:rsid w:val="008234E8"/>
    <w:rsid w:val="00824AA3"/>
    <w:rsid w:val="00824BD9"/>
    <w:rsid w:val="00824E19"/>
    <w:rsid w:val="008258A9"/>
    <w:rsid w:val="00827127"/>
    <w:rsid w:val="008275BC"/>
    <w:rsid w:val="0083035E"/>
    <w:rsid w:val="00833A97"/>
    <w:rsid w:val="00834038"/>
    <w:rsid w:val="00835612"/>
    <w:rsid w:val="00842591"/>
    <w:rsid w:val="008465C0"/>
    <w:rsid w:val="00850C04"/>
    <w:rsid w:val="00850F16"/>
    <w:rsid w:val="008530BE"/>
    <w:rsid w:val="0085472C"/>
    <w:rsid w:val="00856077"/>
    <w:rsid w:val="008562BB"/>
    <w:rsid w:val="00860DDA"/>
    <w:rsid w:val="0086389C"/>
    <w:rsid w:val="00863E2A"/>
    <w:rsid w:val="00865161"/>
    <w:rsid w:val="008652A6"/>
    <w:rsid w:val="0086535C"/>
    <w:rsid w:val="00865781"/>
    <w:rsid w:val="00866C4E"/>
    <w:rsid w:val="0086777A"/>
    <w:rsid w:val="008700B5"/>
    <w:rsid w:val="008707F8"/>
    <w:rsid w:val="008735B5"/>
    <w:rsid w:val="008772B6"/>
    <w:rsid w:val="00877955"/>
    <w:rsid w:val="008811FA"/>
    <w:rsid w:val="0088215D"/>
    <w:rsid w:val="008856EB"/>
    <w:rsid w:val="00890E65"/>
    <w:rsid w:val="008939BF"/>
    <w:rsid w:val="00893FF0"/>
    <w:rsid w:val="008940EC"/>
    <w:rsid w:val="00896EA1"/>
    <w:rsid w:val="008A21B4"/>
    <w:rsid w:val="008A43F5"/>
    <w:rsid w:val="008A523B"/>
    <w:rsid w:val="008A568B"/>
    <w:rsid w:val="008A61D9"/>
    <w:rsid w:val="008B4AB1"/>
    <w:rsid w:val="008B5B51"/>
    <w:rsid w:val="008B5B8D"/>
    <w:rsid w:val="008B61A6"/>
    <w:rsid w:val="008B6BD7"/>
    <w:rsid w:val="008B6D5C"/>
    <w:rsid w:val="008B73DA"/>
    <w:rsid w:val="008C1233"/>
    <w:rsid w:val="008C1ECE"/>
    <w:rsid w:val="008C2EEF"/>
    <w:rsid w:val="008C41FA"/>
    <w:rsid w:val="008C487F"/>
    <w:rsid w:val="008C511B"/>
    <w:rsid w:val="008C7A19"/>
    <w:rsid w:val="008C7E29"/>
    <w:rsid w:val="008D1C2B"/>
    <w:rsid w:val="008D41A6"/>
    <w:rsid w:val="008D4D87"/>
    <w:rsid w:val="008D5EE5"/>
    <w:rsid w:val="008D6218"/>
    <w:rsid w:val="008D6F3C"/>
    <w:rsid w:val="008E05DE"/>
    <w:rsid w:val="008E065B"/>
    <w:rsid w:val="008E17E3"/>
    <w:rsid w:val="008E2266"/>
    <w:rsid w:val="008E2F90"/>
    <w:rsid w:val="008E4BBD"/>
    <w:rsid w:val="008E7B4E"/>
    <w:rsid w:val="008F3E4E"/>
    <w:rsid w:val="00900EBC"/>
    <w:rsid w:val="009048B1"/>
    <w:rsid w:val="0090573E"/>
    <w:rsid w:val="00906D5C"/>
    <w:rsid w:val="00910160"/>
    <w:rsid w:val="009102F6"/>
    <w:rsid w:val="009123A4"/>
    <w:rsid w:val="00913D96"/>
    <w:rsid w:val="0092322B"/>
    <w:rsid w:val="00923AD9"/>
    <w:rsid w:val="00924A0B"/>
    <w:rsid w:val="009254F3"/>
    <w:rsid w:val="009264F6"/>
    <w:rsid w:val="0092721F"/>
    <w:rsid w:val="00932D62"/>
    <w:rsid w:val="00934CC3"/>
    <w:rsid w:val="00935570"/>
    <w:rsid w:val="0093658D"/>
    <w:rsid w:val="00936D55"/>
    <w:rsid w:val="00937B44"/>
    <w:rsid w:val="009411D6"/>
    <w:rsid w:val="0094326C"/>
    <w:rsid w:val="00944667"/>
    <w:rsid w:val="00945CC4"/>
    <w:rsid w:val="009466C2"/>
    <w:rsid w:val="009508E2"/>
    <w:rsid w:val="00950F2F"/>
    <w:rsid w:val="009513EC"/>
    <w:rsid w:val="009540B6"/>
    <w:rsid w:val="00957535"/>
    <w:rsid w:val="00960281"/>
    <w:rsid w:val="00960E27"/>
    <w:rsid w:val="00960FCE"/>
    <w:rsid w:val="009655F7"/>
    <w:rsid w:val="00965AE7"/>
    <w:rsid w:val="00965DD1"/>
    <w:rsid w:val="009671EC"/>
    <w:rsid w:val="00967AB5"/>
    <w:rsid w:val="00972275"/>
    <w:rsid w:val="009725DF"/>
    <w:rsid w:val="00972768"/>
    <w:rsid w:val="00974156"/>
    <w:rsid w:val="00974E37"/>
    <w:rsid w:val="00975AFA"/>
    <w:rsid w:val="0098037E"/>
    <w:rsid w:val="00982181"/>
    <w:rsid w:val="00983045"/>
    <w:rsid w:val="009840A4"/>
    <w:rsid w:val="0098507D"/>
    <w:rsid w:val="0098732D"/>
    <w:rsid w:val="00991469"/>
    <w:rsid w:val="00997FB3"/>
    <w:rsid w:val="009A1703"/>
    <w:rsid w:val="009A4AAC"/>
    <w:rsid w:val="009A5162"/>
    <w:rsid w:val="009B13B9"/>
    <w:rsid w:val="009B1EC2"/>
    <w:rsid w:val="009B250D"/>
    <w:rsid w:val="009B39EB"/>
    <w:rsid w:val="009B4CD4"/>
    <w:rsid w:val="009B5349"/>
    <w:rsid w:val="009B626F"/>
    <w:rsid w:val="009B738F"/>
    <w:rsid w:val="009B7CE4"/>
    <w:rsid w:val="009C115B"/>
    <w:rsid w:val="009C39B9"/>
    <w:rsid w:val="009C660E"/>
    <w:rsid w:val="009C7697"/>
    <w:rsid w:val="009C7F9F"/>
    <w:rsid w:val="009D42BE"/>
    <w:rsid w:val="009D6E0B"/>
    <w:rsid w:val="009E04C2"/>
    <w:rsid w:val="009E11D5"/>
    <w:rsid w:val="009E3E0A"/>
    <w:rsid w:val="009E6379"/>
    <w:rsid w:val="009F00F8"/>
    <w:rsid w:val="009F04F5"/>
    <w:rsid w:val="009F2BF3"/>
    <w:rsid w:val="009F3DF4"/>
    <w:rsid w:val="009F461B"/>
    <w:rsid w:val="009F5690"/>
    <w:rsid w:val="009F5B2C"/>
    <w:rsid w:val="009F71A9"/>
    <w:rsid w:val="009F7DF6"/>
    <w:rsid w:val="00A02742"/>
    <w:rsid w:val="00A033CB"/>
    <w:rsid w:val="00A038AB"/>
    <w:rsid w:val="00A065EA"/>
    <w:rsid w:val="00A06DDE"/>
    <w:rsid w:val="00A071F8"/>
    <w:rsid w:val="00A1252C"/>
    <w:rsid w:val="00A1452B"/>
    <w:rsid w:val="00A2203B"/>
    <w:rsid w:val="00A244C7"/>
    <w:rsid w:val="00A247C3"/>
    <w:rsid w:val="00A247D4"/>
    <w:rsid w:val="00A248B1"/>
    <w:rsid w:val="00A25DB0"/>
    <w:rsid w:val="00A31622"/>
    <w:rsid w:val="00A329B1"/>
    <w:rsid w:val="00A32D97"/>
    <w:rsid w:val="00A3383A"/>
    <w:rsid w:val="00A33A39"/>
    <w:rsid w:val="00A359C9"/>
    <w:rsid w:val="00A36615"/>
    <w:rsid w:val="00A37148"/>
    <w:rsid w:val="00A42743"/>
    <w:rsid w:val="00A42E96"/>
    <w:rsid w:val="00A42EC1"/>
    <w:rsid w:val="00A46150"/>
    <w:rsid w:val="00A52E23"/>
    <w:rsid w:val="00A5589B"/>
    <w:rsid w:val="00A570FE"/>
    <w:rsid w:val="00A573BD"/>
    <w:rsid w:val="00A60EF0"/>
    <w:rsid w:val="00A616FC"/>
    <w:rsid w:val="00A627D1"/>
    <w:rsid w:val="00A62AB0"/>
    <w:rsid w:val="00A64685"/>
    <w:rsid w:val="00A65819"/>
    <w:rsid w:val="00A676AB"/>
    <w:rsid w:val="00A70396"/>
    <w:rsid w:val="00A7077C"/>
    <w:rsid w:val="00A7162E"/>
    <w:rsid w:val="00A7477D"/>
    <w:rsid w:val="00A75535"/>
    <w:rsid w:val="00A76C81"/>
    <w:rsid w:val="00A77549"/>
    <w:rsid w:val="00A80797"/>
    <w:rsid w:val="00A8302A"/>
    <w:rsid w:val="00A83FEF"/>
    <w:rsid w:val="00A84786"/>
    <w:rsid w:val="00A8488D"/>
    <w:rsid w:val="00A849E5"/>
    <w:rsid w:val="00A84F29"/>
    <w:rsid w:val="00A91EEB"/>
    <w:rsid w:val="00A930E7"/>
    <w:rsid w:val="00A93FC4"/>
    <w:rsid w:val="00A95659"/>
    <w:rsid w:val="00A95CE9"/>
    <w:rsid w:val="00AA056E"/>
    <w:rsid w:val="00AA2B92"/>
    <w:rsid w:val="00AA5AA1"/>
    <w:rsid w:val="00AA5EF0"/>
    <w:rsid w:val="00AA6410"/>
    <w:rsid w:val="00AA6B2C"/>
    <w:rsid w:val="00AB0095"/>
    <w:rsid w:val="00AB01D6"/>
    <w:rsid w:val="00AB05DC"/>
    <w:rsid w:val="00AB0E15"/>
    <w:rsid w:val="00AB1846"/>
    <w:rsid w:val="00AB7712"/>
    <w:rsid w:val="00AC030E"/>
    <w:rsid w:val="00AC41F9"/>
    <w:rsid w:val="00AC68A5"/>
    <w:rsid w:val="00AC781D"/>
    <w:rsid w:val="00AD050B"/>
    <w:rsid w:val="00AD15C2"/>
    <w:rsid w:val="00AD18D0"/>
    <w:rsid w:val="00AD1F01"/>
    <w:rsid w:val="00AE2E90"/>
    <w:rsid w:val="00AE4474"/>
    <w:rsid w:val="00AE5CF8"/>
    <w:rsid w:val="00AE7D4C"/>
    <w:rsid w:val="00AF14D9"/>
    <w:rsid w:val="00AF16A7"/>
    <w:rsid w:val="00AF2ED9"/>
    <w:rsid w:val="00AF30A6"/>
    <w:rsid w:val="00AF3D57"/>
    <w:rsid w:val="00AF4146"/>
    <w:rsid w:val="00AF49B0"/>
    <w:rsid w:val="00AF4CB1"/>
    <w:rsid w:val="00B0164C"/>
    <w:rsid w:val="00B017BF"/>
    <w:rsid w:val="00B04B02"/>
    <w:rsid w:val="00B05AD9"/>
    <w:rsid w:val="00B05D0A"/>
    <w:rsid w:val="00B07374"/>
    <w:rsid w:val="00B101E3"/>
    <w:rsid w:val="00B1508B"/>
    <w:rsid w:val="00B1559E"/>
    <w:rsid w:val="00B20AB6"/>
    <w:rsid w:val="00B22297"/>
    <w:rsid w:val="00B223BA"/>
    <w:rsid w:val="00B248EF"/>
    <w:rsid w:val="00B24986"/>
    <w:rsid w:val="00B30D73"/>
    <w:rsid w:val="00B31DA4"/>
    <w:rsid w:val="00B34149"/>
    <w:rsid w:val="00B3667B"/>
    <w:rsid w:val="00B406FE"/>
    <w:rsid w:val="00B41328"/>
    <w:rsid w:val="00B44833"/>
    <w:rsid w:val="00B47637"/>
    <w:rsid w:val="00B50281"/>
    <w:rsid w:val="00B509DA"/>
    <w:rsid w:val="00B532C6"/>
    <w:rsid w:val="00B53CA7"/>
    <w:rsid w:val="00B54CDC"/>
    <w:rsid w:val="00B54CF1"/>
    <w:rsid w:val="00B55C20"/>
    <w:rsid w:val="00B56A84"/>
    <w:rsid w:val="00B57359"/>
    <w:rsid w:val="00B60BA7"/>
    <w:rsid w:val="00B61B7A"/>
    <w:rsid w:val="00B61BB7"/>
    <w:rsid w:val="00B63467"/>
    <w:rsid w:val="00B6366A"/>
    <w:rsid w:val="00B66F48"/>
    <w:rsid w:val="00B67B71"/>
    <w:rsid w:val="00B721CE"/>
    <w:rsid w:val="00B75B14"/>
    <w:rsid w:val="00B8009A"/>
    <w:rsid w:val="00B80BDE"/>
    <w:rsid w:val="00B818CA"/>
    <w:rsid w:val="00B838E1"/>
    <w:rsid w:val="00B839D5"/>
    <w:rsid w:val="00B847C2"/>
    <w:rsid w:val="00B86A62"/>
    <w:rsid w:val="00B878B2"/>
    <w:rsid w:val="00B91931"/>
    <w:rsid w:val="00B92205"/>
    <w:rsid w:val="00B92286"/>
    <w:rsid w:val="00B93950"/>
    <w:rsid w:val="00B93B3B"/>
    <w:rsid w:val="00B957A6"/>
    <w:rsid w:val="00B970F0"/>
    <w:rsid w:val="00BA1F54"/>
    <w:rsid w:val="00BA3D2A"/>
    <w:rsid w:val="00BA422C"/>
    <w:rsid w:val="00BA60D2"/>
    <w:rsid w:val="00BA7B41"/>
    <w:rsid w:val="00BB2A75"/>
    <w:rsid w:val="00BB2EFE"/>
    <w:rsid w:val="00BB4BB4"/>
    <w:rsid w:val="00BB5E71"/>
    <w:rsid w:val="00BC2257"/>
    <w:rsid w:val="00BC26AE"/>
    <w:rsid w:val="00BC35B4"/>
    <w:rsid w:val="00BC430D"/>
    <w:rsid w:val="00BC5C9E"/>
    <w:rsid w:val="00BD0FCA"/>
    <w:rsid w:val="00BD214A"/>
    <w:rsid w:val="00BD2BA6"/>
    <w:rsid w:val="00BD354C"/>
    <w:rsid w:val="00BD556F"/>
    <w:rsid w:val="00BE20AF"/>
    <w:rsid w:val="00BE5B94"/>
    <w:rsid w:val="00BE5CE8"/>
    <w:rsid w:val="00BE5FFB"/>
    <w:rsid w:val="00BE6F9C"/>
    <w:rsid w:val="00BE7FD6"/>
    <w:rsid w:val="00BF20B3"/>
    <w:rsid w:val="00BF21E4"/>
    <w:rsid w:val="00BF31E6"/>
    <w:rsid w:val="00BF4122"/>
    <w:rsid w:val="00BF4906"/>
    <w:rsid w:val="00BF5008"/>
    <w:rsid w:val="00BF57B5"/>
    <w:rsid w:val="00BF64B1"/>
    <w:rsid w:val="00BF77CC"/>
    <w:rsid w:val="00C00E16"/>
    <w:rsid w:val="00C04B31"/>
    <w:rsid w:val="00C0511C"/>
    <w:rsid w:val="00C061AD"/>
    <w:rsid w:val="00C10410"/>
    <w:rsid w:val="00C104DA"/>
    <w:rsid w:val="00C12EFD"/>
    <w:rsid w:val="00C133B1"/>
    <w:rsid w:val="00C1562A"/>
    <w:rsid w:val="00C15A39"/>
    <w:rsid w:val="00C16182"/>
    <w:rsid w:val="00C2046C"/>
    <w:rsid w:val="00C2255F"/>
    <w:rsid w:val="00C238FE"/>
    <w:rsid w:val="00C24015"/>
    <w:rsid w:val="00C24426"/>
    <w:rsid w:val="00C24DE2"/>
    <w:rsid w:val="00C24FD7"/>
    <w:rsid w:val="00C25173"/>
    <w:rsid w:val="00C254D7"/>
    <w:rsid w:val="00C25999"/>
    <w:rsid w:val="00C3235C"/>
    <w:rsid w:val="00C34F5E"/>
    <w:rsid w:val="00C351DE"/>
    <w:rsid w:val="00C375E9"/>
    <w:rsid w:val="00C37F7F"/>
    <w:rsid w:val="00C416EB"/>
    <w:rsid w:val="00C42A7F"/>
    <w:rsid w:val="00C473D2"/>
    <w:rsid w:val="00C52252"/>
    <w:rsid w:val="00C5268A"/>
    <w:rsid w:val="00C5461E"/>
    <w:rsid w:val="00C563A3"/>
    <w:rsid w:val="00C565EF"/>
    <w:rsid w:val="00C60402"/>
    <w:rsid w:val="00C60E77"/>
    <w:rsid w:val="00C6127F"/>
    <w:rsid w:val="00C62679"/>
    <w:rsid w:val="00C62D46"/>
    <w:rsid w:val="00C6380C"/>
    <w:rsid w:val="00C63ADD"/>
    <w:rsid w:val="00C63FB6"/>
    <w:rsid w:val="00C647CE"/>
    <w:rsid w:val="00C6488B"/>
    <w:rsid w:val="00C67769"/>
    <w:rsid w:val="00C70BF7"/>
    <w:rsid w:val="00C713F5"/>
    <w:rsid w:val="00C7385E"/>
    <w:rsid w:val="00C7434E"/>
    <w:rsid w:val="00C74434"/>
    <w:rsid w:val="00C74FCF"/>
    <w:rsid w:val="00C75945"/>
    <w:rsid w:val="00C7673C"/>
    <w:rsid w:val="00C8033B"/>
    <w:rsid w:val="00C807EB"/>
    <w:rsid w:val="00C80948"/>
    <w:rsid w:val="00C86521"/>
    <w:rsid w:val="00C875BA"/>
    <w:rsid w:val="00C911E7"/>
    <w:rsid w:val="00C922F2"/>
    <w:rsid w:val="00C92B6B"/>
    <w:rsid w:val="00C94AAE"/>
    <w:rsid w:val="00C972DB"/>
    <w:rsid w:val="00C976B0"/>
    <w:rsid w:val="00CA0F6D"/>
    <w:rsid w:val="00CA4039"/>
    <w:rsid w:val="00CA4A11"/>
    <w:rsid w:val="00CA56D8"/>
    <w:rsid w:val="00CA5821"/>
    <w:rsid w:val="00CA6414"/>
    <w:rsid w:val="00CA685E"/>
    <w:rsid w:val="00CB0967"/>
    <w:rsid w:val="00CB0A3C"/>
    <w:rsid w:val="00CB2B0B"/>
    <w:rsid w:val="00CB31E6"/>
    <w:rsid w:val="00CB3D2F"/>
    <w:rsid w:val="00CB3DE4"/>
    <w:rsid w:val="00CB55EB"/>
    <w:rsid w:val="00CB5BA6"/>
    <w:rsid w:val="00CC0660"/>
    <w:rsid w:val="00CC0746"/>
    <w:rsid w:val="00CC1726"/>
    <w:rsid w:val="00CC20B8"/>
    <w:rsid w:val="00CC5BF7"/>
    <w:rsid w:val="00CC6803"/>
    <w:rsid w:val="00CC7DB2"/>
    <w:rsid w:val="00CD2DF6"/>
    <w:rsid w:val="00CD33E8"/>
    <w:rsid w:val="00CD4B4C"/>
    <w:rsid w:val="00CD4FA8"/>
    <w:rsid w:val="00CD7AF3"/>
    <w:rsid w:val="00CD7E44"/>
    <w:rsid w:val="00CE065C"/>
    <w:rsid w:val="00CE1B43"/>
    <w:rsid w:val="00CE1D4D"/>
    <w:rsid w:val="00CE3AF8"/>
    <w:rsid w:val="00CE3F6A"/>
    <w:rsid w:val="00CE6D0F"/>
    <w:rsid w:val="00CE7065"/>
    <w:rsid w:val="00CF0621"/>
    <w:rsid w:val="00CF198A"/>
    <w:rsid w:val="00CF52AB"/>
    <w:rsid w:val="00D003C9"/>
    <w:rsid w:val="00D01C45"/>
    <w:rsid w:val="00D030B9"/>
    <w:rsid w:val="00D03305"/>
    <w:rsid w:val="00D04CC0"/>
    <w:rsid w:val="00D0557B"/>
    <w:rsid w:val="00D06334"/>
    <w:rsid w:val="00D07690"/>
    <w:rsid w:val="00D10666"/>
    <w:rsid w:val="00D109B0"/>
    <w:rsid w:val="00D10D62"/>
    <w:rsid w:val="00D127C0"/>
    <w:rsid w:val="00D12AAB"/>
    <w:rsid w:val="00D141B2"/>
    <w:rsid w:val="00D14DE7"/>
    <w:rsid w:val="00D20719"/>
    <w:rsid w:val="00D23137"/>
    <w:rsid w:val="00D239A7"/>
    <w:rsid w:val="00D259A6"/>
    <w:rsid w:val="00D275C4"/>
    <w:rsid w:val="00D329A9"/>
    <w:rsid w:val="00D345AE"/>
    <w:rsid w:val="00D34A97"/>
    <w:rsid w:val="00D35D85"/>
    <w:rsid w:val="00D369AB"/>
    <w:rsid w:val="00D37129"/>
    <w:rsid w:val="00D3797E"/>
    <w:rsid w:val="00D40013"/>
    <w:rsid w:val="00D41940"/>
    <w:rsid w:val="00D41EE3"/>
    <w:rsid w:val="00D4363E"/>
    <w:rsid w:val="00D44F16"/>
    <w:rsid w:val="00D45F6B"/>
    <w:rsid w:val="00D50980"/>
    <w:rsid w:val="00D5243E"/>
    <w:rsid w:val="00D53655"/>
    <w:rsid w:val="00D53E39"/>
    <w:rsid w:val="00D55CA7"/>
    <w:rsid w:val="00D572DA"/>
    <w:rsid w:val="00D57658"/>
    <w:rsid w:val="00D60EAD"/>
    <w:rsid w:val="00D6151E"/>
    <w:rsid w:val="00D6322B"/>
    <w:rsid w:val="00D63FD3"/>
    <w:rsid w:val="00D67BAB"/>
    <w:rsid w:val="00D71CF3"/>
    <w:rsid w:val="00D71E6E"/>
    <w:rsid w:val="00D75A98"/>
    <w:rsid w:val="00D75AFA"/>
    <w:rsid w:val="00D7721D"/>
    <w:rsid w:val="00D81CD0"/>
    <w:rsid w:val="00D82183"/>
    <w:rsid w:val="00D82A2F"/>
    <w:rsid w:val="00D84558"/>
    <w:rsid w:val="00D867C3"/>
    <w:rsid w:val="00D875C3"/>
    <w:rsid w:val="00D94D7C"/>
    <w:rsid w:val="00D9579E"/>
    <w:rsid w:val="00D9727D"/>
    <w:rsid w:val="00DA023E"/>
    <w:rsid w:val="00DA02C2"/>
    <w:rsid w:val="00DA2D15"/>
    <w:rsid w:val="00DA3154"/>
    <w:rsid w:val="00DA49B4"/>
    <w:rsid w:val="00DA4E53"/>
    <w:rsid w:val="00DA5777"/>
    <w:rsid w:val="00DA6560"/>
    <w:rsid w:val="00DA692E"/>
    <w:rsid w:val="00DA6AE5"/>
    <w:rsid w:val="00DA6DAD"/>
    <w:rsid w:val="00DA6E79"/>
    <w:rsid w:val="00DA7EF8"/>
    <w:rsid w:val="00DB0993"/>
    <w:rsid w:val="00DB1012"/>
    <w:rsid w:val="00DB1BDB"/>
    <w:rsid w:val="00DB2063"/>
    <w:rsid w:val="00DB2A03"/>
    <w:rsid w:val="00DB320A"/>
    <w:rsid w:val="00DB6E8A"/>
    <w:rsid w:val="00DC08D6"/>
    <w:rsid w:val="00DC0F47"/>
    <w:rsid w:val="00DC3EB9"/>
    <w:rsid w:val="00DC4091"/>
    <w:rsid w:val="00DC532D"/>
    <w:rsid w:val="00DC689B"/>
    <w:rsid w:val="00DC7B87"/>
    <w:rsid w:val="00DC7D4C"/>
    <w:rsid w:val="00DD4A89"/>
    <w:rsid w:val="00DD4B8E"/>
    <w:rsid w:val="00DD7B17"/>
    <w:rsid w:val="00DE548C"/>
    <w:rsid w:val="00DF1071"/>
    <w:rsid w:val="00DF254E"/>
    <w:rsid w:val="00DF5F4B"/>
    <w:rsid w:val="00DF799E"/>
    <w:rsid w:val="00DF7B50"/>
    <w:rsid w:val="00E002B9"/>
    <w:rsid w:val="00E03240"/>
    <w:rsid w:val="00E0346E"/>
    <w:rsid w:val="00E04B3B"/>
    <w:rsid w:val="00E04BDC"/>
    <w:rsid w:val="00E07117"/>
    <w:rsid w:val="00E077CA"/>
    <w:rsid w:val="00E1403F"/>
    <w:rsid w:val="00E14D2A"/>
    <w:rsid w:val="00E16A1D"/>
    <w:rsid w:val="00E17665"/>
    <w:rsid w:val="00E17990"/>
    <w:rsid w:val="00E204FB"/>
    <w:rsid w:val="00E209CB"/>
    <w:rsid w:val="00E22BB5"/>
    <w:rsid w:val="00E23839"/>
    <w:rsid w:val="00E24A97"/>
    <w:rsid w:val="00E26470"/>
    <w:rsid w:val="00E31308"/>
    <w:rsid w:val="00E34C28"/>
    <w:rsid w:val="00E35D2A"/>
    <w:rsid w:val="00E37C05"/>
    <w:rsid w:val="00E4034B"/>
    <w:rsid w:val="00E41CEA"/>
    <w:rsid w:val="00E42D82"/>
    <w:rsid w:val="00E45850"/>
    <w:rsid w:val="00E45A00"/>
    <w:rsid w:val="00E470AA"/>
    <w:rsid w:val="00E51283"/>
    <w:rsid w:val="00E51C62"/>
    <w:rsid w:val="00E51F20"/>
    <w:rsid w:val="00E53CD0"/>
    <w:rsid w:val="00E54DDC"/>
    <w:rsid w:val="00E55BBC"/>
    <w:rsid w:val="00E56341"/>
    <w:rsid w:val="00E56FF4"/>
    <w:rsid w:val="00E63C1B"/>
    <w:rsid w:val="00E65874"/>
    <w:rsid w:val="00E6603C"/>
    <w:rsid w:val="00E6729D"/>
    <w:rsid w:val="00E67719"/>
    <w:rsid w:val="00E67C42"/>
    <w:rsid w:val="00E703BB"/>
    <w:rsid w:val="00E717C1"/>
    <w:rsid w:val="00E71E18"/>
    <w:rsid w:val="00E72618"/>
    <w:rsid w:val="00E7310E"/>
    <w:rsid w:val="00E73961"/>
    <w:rsid w:val="00E7409B"/>
    <w:rsid w:val="00E74D3E"/>
    <w:rsid w:val="00E772C7"/>
    <w:rsid w:val="00E80739"/>
    <w:rsid w:val="00E81285"/>
    <w:rsid w:val="00E825F4"/>
    <w:rsid w:val="00E8405D"/>
    <w:rsid w:val="00E8532F"/>
    <w:rsid w:val="00E85C57"/>
    <w:rsid w:val="00E90283"/>
    <w:rsid w:val="00E91BE5"/>
    <w:rsid w:val="00E92E26"/>
    <w:rsid w:val="00E9417D"/>
    <w:rsid w:val="00E978A2"/>
    <w:rsid w:val="00EA05B8"/>
    <w:rsid w:val="00EA0FF6"/>
    <w:rsid w:val="00EA6400"/>
    <w:rsid w:val="00EB27FE"/>
    <w:rsid w:val="00EB28B6"/>
    <w:rsid w:val="00EB4E80"/>
    <w:rsid w:val="00EB52C7"/>
    <w:rsid w:val="00EC01F3"/>
    <w:rsid w:val="00EC08AA"/>
    <w:rsid w:val="00EC1382"/>
    <w:rsid w:val="00EC27FF"/>
    <w:rsid w:val="00EC5E93"/>
    <w:rsid w:val="00EC67C1"/>
    <w:rsid w:val="00EC7AAF"/>
    <w:rsid w:val="00EC7B6E"/>
    <w:rsid w:val="00ED0704"/>
    <w:rsid w:val="00ED0B9A"/>
    <w:rsid w:val="00ED0C13"/>
    <w:rsid w:val="00ED15D4"/>
    <w:rsid w:val="00ED3597"/>
    <w:rsid w:val="00ED36B0"/>
    <w:rsid w:val="00ED3740"/>
    <w:rsid w:val="00ED421B"/>
    <w:rsid w:val="00ED4736"/>
    <w:rsid w:val="00ED566C"/>
    <w:rsid w:val="00ED56AA"/>
    <w:rsid w:val="00ED6A3E"/>
    <w:rsid w:val="00ED7D65"/>
    <w:rsid w:val="00EE23C5"/>
    <w:rsid w:val="00EE282B"/>
    <w:rsid w:val="00EE28DD"/>
    <w:rsid w:val="00EE3B52"/>
    <w:rsid w:val="00EE53E3"/>
    <w:rsid w:val="00EE53F9"/>
    <w:rsid w:val="00EE5450"/>
    <w:rsid w:val="00EE6678"/>
    <w:rsid w:val="00EE7E8F"/>
    <w:rsid w:val="00EE7ED9"/>
    <w:rsid w:val="00EF035D"/>
    <w:rsid w:val="00EF06A1"/>
    <w:rsid w:val="00EF2ADE"/>
    <w:rsid w:val="00EF306C"/>
    <w:rsid w:val="00EF4308"/>
    <w:rsid w:val="00EF62D1"/>
    <w:rsid w:val="00EF62E4"/>
    <w:rsid w:val="00F0263D"/>
    <w:rsid w:val="00F02FE5"/>
    <w:rsid w:val="00F03583"/>
    <w:rsid w:val="00F05A23"/>
    <w:rsid w:val="00F0608A"/>
    <w:rsid w:val="00F06318"/>
    <w:rsid w:val="00F068A2"/>
    <w:rsid w:val="00F06B05"/>
    <w:rsid w:val="00F06F13"/>
    <w:rsid w:val="00F0724C"/>
    <w:rsid w:val="00F123E5"/>
    <w:rsid w:val="00F129FE"/>
    <w:rsid w:val="00F15D70"/>
    <w:rsid w:val="00F15E35"/>
    <w:rsid w:val="00F206BA"/>
    <w:rsid w:val="00F233D7"/>
    <w:rsid w:val="00F24820"/>
    <w:rsid w:val="00F25C47"/>
    <w:rsid w:val="00F26518"/>
    <w:rsid w:val="00F2678F"/>
    <w:rsid w:val="00F27C2B"/>
    <w:rsid w:val="00F31314"/>
    <w:rsid w:val="00F333B2"/>
    <w:rsid w:val="00F36B32"/>
    <w:rsid w:val="00F36CB2"/>
    <w:rsid w:val="00F40C96"/>
    <w:rsid w:val="00F432F2"/>
    <w:rsid w:val="00F43BCC"/>
    <w:rsid w:val="00F448CE"/>
    <w:rsid w:val="00F448DE"/>
    <w:rsid w:val="00F44C69"/>
    <w:rsid w:val="00F46347"/>
    <w:rsid w:val="00F4742D"/>
    <w:rsid w:val="00F50455"/>
    <w:rsid w:val="00F54494"/>
    <w:rsid w:val="00F54FF0"/>
    <w:rsid w:val="00F57B06"/>
    <w:rsid w:val="00F6099A"/>
    <w:rsid w:val="00F60CF5"/>
    <w:rsid w:val="00F615DB"/>
    <w:rsid w:val="00F61D9A"/>
    <w:rsid w:val="00F62557"/>
    <w:rsid w:val="00F63093"/>
    <w:rsid w:val="00F63A03"/>
    <w:rsid w:val="00F64E16"/>
    <w:rsid w:val="00F65FC8"/>
    <w:rsid w:val="00F676F0"/>
    <w:rsid w:val="00F71ED8"/>
    <w:rsid w:val="00F73B81"/>
    <w:rsid w:val="00F7504A"/>
    <w:rsid w:val="00F75997"/>
    <w:rsid w:val="00F759BA"/>
    <w:rsid w:val="00F76980"/>
    <w:rsid w:val="00F76B53"/>
    <w:rsid w:val="00F81472"/>
    <w:rsid w:val="00F82A76"/>
    <w:rsid w:val="00F83C34"/>
    <w:rsid w:val="00F84A01"/>
    <w:rsid w:val="00F84FD8"/>
    <w:rsid w:val="00F8631E"/>
    <w:rsid w:val="00F86785"/>
    <w:rsid w:val="00F92587"/>
    <w:rsid w:val="00F928C8"/>
    <w:rsid w:val="00F94692"/>
    <w:rsid w:val="00F94E19"/>
    <w:rsid w:val="00F96371"/>
    <w:rsid w:val="00FA02AF"/>
    <w:rsid w:val="00FA0A6B"/>
    <w:rsid w:val="00FA0BEE"/>
    <w:rsid w:val="00FA1B2C"/>
    <w:rsid w:val="00FA2AB3"/>
    <w:rsid w:val="00FA2BC9"/>
    <w:rsid w:val="00FA3D80"/>
    <w:rsid w:val="00FB0F6F"/>
    <w:rsid w:val="00FB1751"/>
    <w:rsid w:val="00FB1907"/>
    <w:rsid w:val="00FB2665"/>
    <w:rsid w:val="00FB3335"/>
    <w:rsid w:val="00FB5FF1"/>
    <w:rsid w:val="00FB6344"/>
    <w:rsid w:val="00FB7D96"/>
    <w:rsid w:val="00FC047D"/>
    <w:rsid w:val="00FC12CE"/>
    <w:rsid w:val="00FC17C9"/>
    <w:rsid w:val="00FC2E32"/>
    <w:rsid w:val="00FC7909"/>
    <w:rsid w:val="00FD12C5"/>
    <w:rsid w:val="00FD19C4"/>
    <w:rsid w:val="00FD37FC"/>
    <w:rsid w:val="00FD53C2"/>
    <w:rsid w:val="00FD56D4"/>
    <w:rsid w:val="00FD60E2"/>
    <w:rsid w:val="00FD68D3"/>
    <w:rsid w:val="00FD745C"/>
    <w:rsid w:val="00FD747F"/>
    <w:rsid w:val="00FE13E1"/>
    <w:rsid w:val="00FE2D0E"/>
    <w:rsid w:val="00FE31DA"/>
    <w:rsid w:val="00FE5745"/>
    <w:rsid w:val="00FE6429"/>
    <w:rsid w:val="00FF01A9"/>
    <w:rsid w:val="00FF0ACE"/>
    <w:rsid w:val="00FF10D0"/>
    <w:rsid w:val="00FF2028"/>
    <w:rsid w:val="00FF275F"/>
    <w:rsid w:val="00FF53FA"/>
    <w:rsid w:val="00FF72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0A70DC"/>
  <w15:chartTrackingRefBased/>
  <w15:docId w15:val="{7B979189-48E1-42AB-B069-BE6001A1F5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76A2E"/>
    <w:pPr>
      <w:spacing w:after="200" w:line="276" w:lineRule="auto"/>
    </w:pPr>
    <w:rPr>
      <w:rFonts w:eastAsia="SimSun" w:cs="Arial"/>
      <w:sz w:val="22"/>
      <w:szCs w:val="22"/>
      <w:lang w:val="en-GB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1A5103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1A5103"/>
    <w:pPr>
      <w:ind w:left="720"/>
      <w:contextualSpacing/>
    </w:pPr>
  </w:style>
  <w:style w:type="paragraph" w:styleId="NoSpacing">
    <w:name w:val="No Spacing"/>
    <w:link w:val="NoSpacingChar"/>
    <w:uiPriority w:val="1"/>
    <w:qFormat/>
    <w:rsid w:val="00A93FC4"/>
    <w:rPr>
      <w:rFonts w:eastAsia="SimSun" w:cs="Arial"/>
      <w:sz w:val="22"/>
      <w:szCs w:val="22"/>
      <w:lang w:val="en-GB"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4B2A5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B2A5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B2A58"/>
    <w:rPr>
      <w:rFonts w:eastAsia="SimSun" w:cs="Arial"/>
      <w:lang w:val="en-GB"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B2A5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B2A58"/>
    <w:rPr>
      <w:rFonts w:eastAsia="SimSun" w:cs="Arial"/>
      <w:b/>
      <w:bCs/>
      <w:lang w:val="en-GB"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B2A5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B2A58"/>
    <w:rPr>
      <w:rFonts w:ascii="Segoe UI" w:eastAsia="SimSun" w:hAnsi="Segoe UI" w:cs="Segoe UI"/>
      <w:sz w:val="18"/>
      <w:szCs w:val="18"/>
      <w:lang w:val="en-GB" w:eastAsia="zh-CN"/>
    </w:rPr>
  </w:style>
  <w:style w:type="paragraph" w:styleId="Revision">
    <w:name w:val="Revision"/>
    <w:hidden/>
    <w:uiPriority w:val="99"/>
    <w:semiHidden/>
    <w:rsid w:val="004C3AC1"/>
    <w:rPr>
      <w:rFonts w:eastAsia="SimSun" w:cs="Arial"/>
      <w:sz w:val="22"/>
      <w:szCs w:val="22"/>
      <w:lang w:val="en-GB" w:eastAsia="zh-CN"/>
    </w:rPr>
  </w:style>
  <w:style w:type="character" w:styleId="Emphasis">
    <w:name w:val="Emphasis"/>
    <w:basedOn w:val="DefaultParagraphFont"/>
    <w:uiPriority w:val="20"/>
    <w:qFormat/>
    <w:rsid w:val="007D4EE1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B0164C"/>
    <w:pPr>
      <w:spacing w:after="0"/>
      <w:jc w:val="center"/>
    </w:pPr>
    <w:rPr>
      <w:rFonts w:cs="Calibri"/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B0164C"/>
    <w:rPr>
      <w:rFonts w:eastAsia="SimSun" w:cs="Arial"/>
      <w:sz w:val="22"/>
      <w:szCs w:val="22"/>
      <w:lang w:val="en-GB" w:eastAsia="zh-CN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B0164C"/>
    <w:rPr>
      <w:rFonts w:eastAsia="SimSun" w:cs="Calibri"/>
      <w:noProof/>
      <w:sz w:val="22"/>
      <w:szCs w:val="22"/>
      <w:lang w:val="en-GB" w:eastAsia="zh-CN"/>
    </w:rPr>
  </w:style>
  <w:style w:type="paragraph" w:customStyle="1" w:styleId="EndNoteBibliography">
    <w:name w:val="EndNote Bibliography"/>
    <w:basedOn w:val="Normal"/>
    <w:link w:val="EndNoteBibliographyChar"/>
    <w:rsid w:val="00B0164C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B0164C"/>
    <w:rPr>
      <w:rFonts w:eastAsia="SimSun" w:cs="Calibri"/>
      <w:noProof/>
      <w:sz w:val="22"/>
      <w:szCs w:val="22"/>
      <w:lang w:val="en-GB" w:eastAsia="zh-CN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0164C"/>
    <w:rPr>
      <w:color w:val="605E5C"/>
      <w:shd w:val="clear" w:color="auto" w:fill="E1DFDD"/>
    </w:rPr>
  </w:style>
  <w:style w:type="table" w:styleId="TableGrid">
    <w:name w:val="Table Grid"/>
    <w:basedOn w:val="TableNormal"/>
    <w:uiPriority w:val="59"/>
    <w:rsid w:val="002F362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LineNumber">
    <w:name w:val="line number"/>
    <w:basedOn w:val="DefaultParagraphFont"/>
    <w:uiPriority w:val="99"/>
    <w:semiHidden/>
    <w:unhideWhenUsed/>
    <w:rsid w:val="00166BEE"/>
  </w:style>
  <w:style w:type="paragraph" w:styleId="NormalWeb">
    <w:name w:val="Normal (Web)"/>
    <w:basedOn w:val="Normal"/>
    <w:uiPriority w:val="99"/>
    <w:semiHidden/>
    <w:unhideWhenUsed/>
    <w:rsid w:val="00D275C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paragraph" w:styleId="Header">
    <w:name w:val="header"/>
    <w:basedOn w:val="Normal"/>
    <w:link w:val="HeaderChar"/>
    <w:uiPriority w:val="99"/>
    <w:unhideWhenUsed/>
    <w:rsid w:val="001F3C1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F3C18"/>
    <w:rPr>
      <w:rFonts w:eastAsia="SimSun" w:cs="Arial"/>
      <w:sz w:val="22"/>
      <w:szCs w:val="22"/>
      <w:lang w:val="en-GB" w:eastAsia="zh-CN"/>
    </w:rPr>
  </w:style>
  <w:style w:type="paragraph" w:styleId="Footer">
    <w:name w:val="footer"/>
    <w:basedOn w:val="Normal"/>
    <w:link w:val="FooterChar"/>
    <w:uiPriority w:val="99"/>
    <w:unhideWhenUsed/>
    <w:rsid w:val="001F3C1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F3C18"/>
    <w:rPr>
      <w:rFonts w:eastAsia="SimSun" w:cs="Arial"/>
      <w:sz w:val="22"/>
      <w:szCs w:val="22"/>
      <w:lang w:val="en-GB" w:eastAsia="zh-CN"/>
    </w:rPr>
  </w:style>
  <w:style w:type="character" w:styleId="Strong">
    <w:name w:val="Strong"/>
    <w:basedOn w:val="DefaultParagraphFont"/>
    <w:uiPriority w:val="22"/>
    <w:qFormat/>
    <w:rsid w:val="008530BE"/>
    <w:rPr>
      <w:b/>
      <w:bCs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A60EF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358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737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53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62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834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991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387E6AF-E5A7-45E3-B689-36D4C6CFCB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600</Words>
  <Characters>3423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xford University Press</Company>
  <LinksUpToDate>false</LinksUpToDate>
  <CharactersWithSpaces>4015</CharactersWithSpaces>
  <SharedDoc>false</SharedDoc>
  <HLinks>
    <vt:vector size="18" baseType="variant">
      <vt:variant>
        <vt:i4>3670078</vt:i4>
      </vt:variant>
      <vt:variant>
        <vt:i4>6</vt:i4>
      </vt:variant>
      <vt:variant>
        <vt:i4>0</vt:i4>
      </vt:variant>
      <vt:variant>
        <vt:i4>5</vt:i4>
      </vt:variant>
      <vt:variant>
        <vt:lpwstr>http://www.hpa.org.uk./infections/topics_az/antimicrobial_resistance/amr.pdf</vt:lpwstr>
      </vt:variant>
      <vt:variant>
        <vt:lpwstr/>
      </vt:variant>
      <vt:variant>
        <vt:i4>5439545</vt:i4>
      </vt:variant>
      <vt:variant>
        <vt:i4>3</vt:i4>
      </vt:variant>
      <vt:variant>
        <vt:i4>0</vt:i4>
      </vt:variant>
      <vt:variant>
        <vt:i4>5</vt:i4>
      </vt:variant>
      <vt:variant>
        <vt:lpwstr>http://images.webofknowledge.com/WOK46/help/WOS/0-9_abrvjt.html</vt:lpwstr>
      </vt:variant>
      <vt:variant>
        <vt:lpwstr/>
      </vt:variant>
      <vt:variant>
        <vt:i4>589919</vt:i4>
      </vt:variant>
      <vt:variant>
        <vt:i4>0</vt:i4>
      </vt:variant>
      <vt:variant>
        <vt:i4>0</vt:i4>
      </vt:variant>
      <vt:variant>
        <vt:i4>5</vt:i4>
      </vt:variant>
      <vt:variant>
        <vt:lpwstr>http://carcin.oxfordjournals.org/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LVERN, Andrew</dc:creator>
  <cp:keywords/>
  <dc:description/>
  <cp:lastModifiedBy>Devendran S</cp:lastModifiedBy>
  <cp:revision>2</cp:revision>
  <cp:lastPrinted>2020-12-16T01:42:00Z</cp:lastPrinted>
  <dcterms:created xsi:type="dcterms:W3CDTF">2021-06-11T14:37:00Z</dcterms:created>
  <dcterms:modified xsi:type="dcterms:W3CDTF">2021-06-11T14:37:00Z</dcterms:modified>
</cp:coreProperties>
</file>